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70D2A" w:rsidRPr="0004062E" w:rsidRDefault="00953D9A" w:rsidP="00670D2A">
      <w:pPr>
        <w:pStyle w:val="Heading1"/>
        <w:spacing w:line="240" w:lineRule="auto"/>
        <w:ind w:left="0"/>
        <w:rPr>
          <w:rFonts w:cs="Times New Roman"/>
          <w:szCs w:val="24"/>
          <w:lang w:val="en-ID"/>
        </w:rPr>
      </w:pPr>
      <w:bookmarkStart w:id="0" w:name="_Toc8656508"/>
      <w:bookmarkStart w:id="1" w:name="_GoBack"/>
      <w:bookmarkEnd w:id="1"/>
      <w:r w:rsidRPr="0004062E">
        <w:rPr>
          <w:rFonts w:cs="Times New Roman"/>
          <w:szCs w:val="24"/>
          <w:lang w:val="en-ID"/>
        </w:rPr>
        <w:t>DAFTAR PUSTAKA</w:t>
      </w:r>
      <w:bookmarkEnd w:id="0"/>
    </w:p>
    <w:p w:rsidR="006F6927" w:rsidRPr="0004062E" w:rsidRDefault="007A5D44" w:rsidP="00670D2A">
      <w:pPr>
        <w:rPr>
          <w:rFonts w:ascii="Times New Roman" w:hAnsi="Times New Roman" w:cs="Times New Roman"/>
          <w:sz w:val="24"/>
          <w:szCs w:val="24"/>
          <w:lang w:val="en-ID"/>
        </w:rPr>
      </w:pPr>
      <w:r w:rsidRPr="0004062E"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 w:rsidR="00DB15B9" w:rsidRPr="0004062E"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 w:rsidRPr="0004062E"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</w:p>
    <w:p w:rsidR="00CF295C" w:rsidRPr="0004062E" w:rsidRDefault="005D6203" w:rsidP="00670D2A">
      <w:pPr>
        <w:spacing w:after="0"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  <w:r w:rsidRPr="0004062E">
        <w:rPr>
          <w:rFonts w:ascii="Times New Roman" w:hAnsi="Times New Roman" w:cs="Times New Roman"/>
          <w:sz w:val="24"/>
          <w:szCs w:val="24"/>
        </w:rPr>
        <w:t>BAPEPAM. (2002),</w:t>
      </w:r>
      <w:r w:rsidR="00CF295C" w:rsidRPr="0004062E">
        <w:rPr>
          <w:rFonts w:ascii="Times New Roman" w:hAnsi="Times New Roman" w:cs="Times New Roman"/>
          <w:sz w:val="24"/>
          <w:szCs w:val="24"/>
        </w:rPr>
        <w:t xml:space="preserve"> Pedoman Akuntansi P</w:t>
      </w:r>
      <w:r w:rsidRPr="0004062E">
        <w:rPr>
          <w:rFonts w:ascii="Times New Roman" w:hAnsi="Times New Roman" w:cs="Times New Roman"/>
          <w:sz w:val="24"/>
          <w:szCs w:val="24"/>
        </w:rPr>
        <w:t>erkebunan/Peternakan - 05122011, Surat Edaran Bapepam,</w:t>
      </w:r>
      <w:r w:rsidR="00CF295C" w:rsidRPr="0004062E">
        <w:rPr>
          <w:rFonts w:ascii="Times New Roman" w:hAnsi="Times New Roman" w:cs="Times New Roman"/>
          <w:sz w:val="24"/>
          <w:szCs w:val="24"/>
        </w:rPr>
        <w:t xml:space="preserve"> </w:t>
      </w:r>
      <w:r w:rsidR="00CF295C" w:rsidRPr="0004062E">
        <w:rPr>
          <w:rFonts w:ascii="Times New Roman" w:hAnsi="Times New Roman" w:cs="Times New Roman"/>
          <w:sz w:val="24"/>
          <w:szCs w:val="24"/>
          <w:u w:val="single"/>
        </w:rPr>
        <w:t xml:space="preserve">www.ojk.go.id </w:t>
      </w:r>
      <w:r w:rsidR="00CF295C" w:rsidRPr="0004062E">
        <w:rPr>
          <w:rFonts w:ascii="Times New Roman" w:hAnsi="Times New Roman" w:cs="Times New Roman"/>
          <w:sz w:val="24"/>
          <w:szCs w:val="24"/>
        </w:rPr>
        <w:t>diakses 12 Desember 2018.</w:t>
      </w:r>
    </w:p>
    <w:p w:rsidR="00670D2A" w:rsidRPr="0004062E" w:rsidRDefault="00670D2A" w:rsidP="00670D2A">
      <w:pPr>
        <w:spacing w:after="0"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</w:p>
    <w:p w:rsidR="00670D2A" w:rsidRPr="0004062E" w:rsidRDefault="00670D2A" w:rsidP="00670D2A">
      <w:pPr>
        <w:spacing w:after="0"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</w:p>
    <w:p w:rsidR="00CF295C" w:rsidRPr="0004062E" w:rsidRDefault="005D6203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062E">
        <w:rPr>
          <w:rFonts w:ascii="Times New Roman" w:hAnsi="Times New Roman" w:cs="Times New Roman"/>
          <w:noProof/>
          <w:sz w:val="24"/>
          <w:szCs w:val="24"/>
        </w:rPr>
        <w:t>Bungin, B. (2011),</w:t>
      </w:r>
      <w:r w:rsidR="00CF295C" w:rsidRPr="0004062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F295C" w:rsidRPr="0004062E">
        <w:rPr>
          <w:rFonts w:ascii="Times New Roman" w:hAnsi="Times New Roman" w:cs="Times New Roman"/>
          <w:i/>
          <w:iCs/>
          <w:noProof/>
          <w:sz w:val="24"/>
          <w:szCs w:val="24"/>
        </w:rPr>
        <w:t>Penelitian Kualitatif: Komunikasi, Ekonomi, Kebijakan Publik, Dan Ilmu Sosial Lainnya</w:t>
      </w:r>
      <w:r w:rsidRPr="0004062E">
        <w:rPr>
          <w:rFonts w:ascii="Times New Roman" w:hAnsi="Times New Roman" w:cs="Times New Roman"/>
          <w:noProof/>
          <w:sz w:val="24"/>
          <w:szCs w:val="24"/>
        </w:rPr>
        <w:t>,</w:t>
      </w:r>
      <w:r w:rsidR="00CF295C" w:rsidRPr="0004062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4062E">
        <w:rPr>
          <w:rFonts w:ascii="Times New Roman" w:hAnsi="Times New Roman" w:cs="Times New Roman"/>
          <w:noProof/>
          <w:sz w:val="24"/>
          <w:szCs w:val="24"/>
        </w:rPr>
        <w:t>(2nd ed.),</w:t>
      </w:r>
      <w:r w:rsidR="00CF295C" w:rsidRPr="0004062E">
        <w:rPr>
          <w:rFonts w:ascii="Times New Roman" w:hAnsi="Times New Roman" w:cs="Times New Roman"/>
          <w:noProof/>
          <w:sz w:val="24"/>
          <w:szCs w:val="24"/>
        </w:rPr>
        <w:t xml:space="preserve"> Jakarta: Kencana Prenada Media Group. </w:t>
      </w:r>
    </w:p>
    <w:p w:rsidR="00A4074B" w:rsidRPr="0004062E" w:rsidRDefault="00A4074B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A4074B" w:rsidRPr="0004062E" w:rsidRDefault="00A4074B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A4074B" w:rsidRPr="0004062E" w:rsidRDefault="00A4074B" w:rsidP="00A4074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062E">
        <w:rPr>
          <w:rFonts w:ascii="Times New Roman" w:hAnsi="Times New Roman" w:cs="Times New Roman"/>
          <w:noProof/>
          <w:sz w:val="24"/>
          <w:szCs w:val="24"/>
        </w:rPr>
        <w:t xml:space="preserve">Carter, William K., &amp; Usry, Milton F. (2014), 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>Akuntansi Biaya, Buku 1</w:t>
      </w:r>
      <w:r w:rsidRPr="0004062E">
        <w:rPr>
          <w:rFonts w:ascii="Times New Roman" w:hAnsi="Times New Roman" w:cs="Times New Roman"/>
          <w:noProof/>
          <w:sz w:val="24"/>
          <w:szCs w:val="24"/>
        </w:rPr>
        <w:t xml:space="preserve"> (14th ed.). Jakarta: Salemba Empat.</w:t>
      </w:r>
    </w:p>
    <w:p w:rsidR="00670D2A" w:rsidRPr="0004062E" w:rsidRDefault="00670D2A" w:rsidP="00A4074B">
      <w:pPr>
        <w:widowControl w:val="0"/>
        <w:autoSpaceDE w:val="0"/>
        <w:autoSpaceDN w:val="0"/>
        <w:adjustRightInd w:val="0"/>
        <w:spacing w:after="0" w:line="240" w:lineRule="auto"/>
        <w:ind w:left="0"/>
        <w:rPr>
          <w:rFonts w:ascii="Times New Roman" w:hAnsi="Times New Roman" w:cs="Times New Roman"/>
          <w:noProof/>
          <w:sz w:val="24"/>
          <w:szCs w:val="24"/>
        </w:rPr>
      </w:pP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F6927" w:rsidRPr="0004062E" w:rsidRDefault="006F6927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062E">
        <w:rPr>
          <w:rFonts w:ascii="Times New Roman" w:hAnsi="Times New Roman" w:cs="Times New Roman"/>
          <w:noProof/>
          <w:sz w:val="24"/>
          <w:szCs w:val="24"/>
        </w:rPr>
        <w:t>Cooper. D</w:t>
      </w:r>
      <w:r w:rsidR="005D6203" w:rsidRPr="0004062E">
        <w:rPr>
          <w:rFonts w:ascii="Times New Roman" w:hAnsi="Times New Roman" w:cs="Times New Roman"/>
          <w:noProof/>
          <w:sz w:val="24"/>
          <w:szCs w:val="24"/>
        </w:rPr>
        <w:t>onald. R, ; Pamela.S. Schindler. (2006),</w:t>
      </w:r>
      <w:r w:rsidRPr="0004062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4062E">
        <w:rPr>
          <w:rFonts w:ascii="Times New Roman" w:hAnsi="Times New Roman" w:cs="Times New Roman"/>
          <w:i/>
          <w:iCs/>
          <w:noProof/>
          <w:sz w:val="24"/>
          <w:szCs w:val="24"/>
        </w:rPr>
        <w:t>Metode Riset Bisnis</w:t>
      </w:r>
      <w:r w:rsidRPr="0004062E">
        <w:rPr>
          <w:rFonts w:ascii="Times New Roman" w:hAnsi="Times New Roman" w:cs="Times New Roman"/>
          <w:noProof/>
          <w:sz w:val="24"/>
          <w:szCs w:val="24"/>
        </w:rPr>
        <w:t xml:space="preserve"> (9th ed.). Jakarta: Media Global Edukasi.</w:t>
      </w: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F6927" w:rsidRPr="0004062E" w:rsidRDefault="006F6927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062E">
        <w:rPr>
          <w:rFonts w:ascii="Times New Roman" w:hAnsi="Times New Roman" w:cs="Times New Roman"/>
          <w:noProof/>
          <w:sz w:val="24"/>
          <w:szCs w:val="24"/>
        </w:rPr>
        <w:t>Dewan Sta</w:t>
      </w:r>
      <w:r w:rsidR="005D6203" w:rsidRPr="0004062E">
        <w:rPr>
          <w:rFonts w:ascii="Times New Roman" w:hAnsi="Times New Roman" w:cs="Times New Roman"/>
          <w:noProof/>
          <w:sz w:val="24"/>
          <w:szCs w:val="24"/>
        </w:rPr>
        <w:t>ndar Akuntansi Keuangan. (2015),</w:t>
      </w:r>
      <w:r w:rsidRPr="0004062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4062E">
        <w:rPr>
          <w:rFonts w:ascii="Times New Roman" w:hAnsi="Times New Roman" w:cs="Times New Roman"/>
          <w:i/>
          <w:iCs/>
          <w:noProof/>
          <w:sz w:val="24"/>
          <w:szCs w:val="24"/>
        </w:rPr>
        <w:t>Exposure Draft PSAK No.69 tentang Agrikultur</w:t>
      </w:r>
      <w:r w:rsidR="005D6203" w:rsidRPr="0004062E">
        <w:rPr>
          <w:rFonts w:ascii="Times New Roman" w:hAnsi="Times New Roman" w:cs="Times New Roman"/>
          <w:noProof/>
          <w:sz w:val="24"/>
          <w:szCs w:val="24"/>
        </w:rPr>
        <w:t>,</w:t>
      </w:r>
      <w:r w:rsidRPr="0004062E">
        <w:rPr>
          <w:rFonts w:ascii="Times New Roman" w:hAnsi="Times New Roman" w:cs="Times New Roman"/>
          <w:noProof/>
          <w:sz w:val="24"/>
          <w:szCs w:val="24"/>
        </w:rPr>
        <w:t xml:space="preserve"> Jakarta: IAI.</w:t>
      </w:r>
    </w:p>
    <w:p w:rsidR="003044FE" w:rsidRPr="0004062E" w:rsidRDefault="003044FE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A4074B" w:rsidRPr="0004062E" w:rsidRDefault="00A4074B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70D2A" w:rsidRPr="0004062E" w:rsidRDefault="003044FE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062E">
        <w:rPr>
          <w:rFonts w:ascii="Times New Roman" w:hAnsi="Times New Roman" w:cs="Times New Roman"/>
          <w:noProof/>
          <w:sz w:val="24"/>
          <w:szCs w:val="24"/>
        </w:rPr>
        <w:t xml:space="preserve">Dewan Standar Akuntansi Keuangan. (2011), </w:t>
      </w:r>
      <w:r w:rsidRPr="0004062E">
        <w:rPr>
          <w:rFonts w:ascii="Times New Roman" w:hAnsi="Times New Roman" w:cs="Times New Roman"/>
          <w:i/>
          <w:iCs/>
          <w:noProof/>
          <w:sz w:val="24"/>
          <w:szCs w:val="24"/>
        </w:rPr>
        <w:t>Exposure Draft PSAK No.16 tentang Aset Tetap</w:t>
      </w:r>
      <w:r w:rsidRPr="0004062E">
        <w:rPr>
          <w:rFonts w:ascii="Times New Roman" w:hAnsi="Times New Roman" w:cs="Times New Roman"/>
          <w:noProof/>
          <w:sz w:val="24"/>
          <w:szCs w:val="24"/>
        </w:rPr>
        <w:t>, Jakarta: IAI.</w:t>
      </w: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A4074B" w:rsidRPr="0004062E" w:rsidRDefault="00A4074B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F6927" w:rsidRPr="0004062E" w:rsidRDefault="005D6203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062E">
        <w:rPr>
          <w:rFonts w:ascii="Times New Roman" w:hAnsi="Times New Roman" w:cs="Times New Roman"/>
          <w:noProof/>
          <w:sz w:val="24"/>
          <w:szCs w:val="24"/>
        </w:rPr>
        <w:t>Eldon. S. Hendriksen. (2008),</w:t>
      </w:r>
      <w:r w:rsidR="006F6927" w:rsidRPr="0004062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4062E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,</w:t>
      </w:r>
      <w:r w:rsidR="006F6927" w:rsidRPr="0004062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uku 2</w:t>
      </w:r>
      <w:r w:rsidR="00A4074B" w:rsidRPr="0004062E">
        <w:rPr>
          <w:rFonts w:ascii="Times New Roman" w:hAnsi="Times New Roman" w:cs="Times New Roman"/>
          <w:noProof/>
          <w:sz w:val="24"/>
          <w:szCs w:val="24"/>
        </w:rPr>
        <w:t xml:space="preserve"> (5th ed.).</w:t>
      </w:r>
      <w:r w:rsidR="006F6927" w:rsidRPr="0004062E">
        <w:rPr>
          <w:rFonts w:ascii="Times New Roman" w:hAnsi="Times New Roman" w:cs="Times New Roman"/>
          <w:noProof/>
          <w:sz w:val="24"/>
          <w:szCs w:val="24"/>
        </w:rPr>
        <w:t xml:space="preserve"> Jakarta: Interaksara.</w:t>
      </w: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F6927" w:rsidRPr="0004062E" w:rsidRDefault="006F6927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062E">
        <w:rPr>
          <w:rFonts w:ascii="Times New Roman" w:hAnsi="Times New Roman" w:cs="Times New Roman"/>
          <w:noProof/>
          <w:sz w:val="24"/>
          <w:szCs w:val="24"/>
        </w:rPr>
        <w:t>He</w:t>
      </w:r>
      <w:r w:rsidR="005D6203" w:rsidRPr="0004062E">
        <w:rPr>
          <w:rFonts w:ascii="Times New Roman" w:hAnsi="Times New Roman" w:cs="Times New Roman"/>
          <w:noProof/>
          <w:sz w:val="24"/>
          <w:szCs w:val="24"/>
        </w:rPr>
        <w:t>rbohn, K., &amp; Herbohn, J. (2006),</w:t>
      </w:r>
      <w:r w:rsidRPr="0004062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>International Accounting Standard</w:t>
      </w:r>
      <w:r w:rsidRPr="0004062E">
        <w:rPr>
          <w:rFonts w:ascii="Times New Roman" w:hAnsi="Times New Roman" w:cs="Times New Roman"/>
          <w:noProof/>
          <w:sz w:val="24"/>
          <w:szCs w:val="24"/>
        </w:rPr>
        <w:t xml:space="preserve"> ( IAS ) 41 : 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>What Are the Implications for Reporting Forest Assets ?</w:t>
      </w:r>
      <w:r w:rsidRPr="0004062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4062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4062E">
        <w:rPr>
          <w:rFonts w:ascii="Times New Roman" w:hAnsi="Times New Roman" w:cs="Times New Roman"/>
          <w:noProof/>
          <w:sz w:val="24"/>
          <w:szCs w:val="24"/>
        </w:rPr>
        <w:t>(2), 175–176.</w:t>
      </w: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63EAF" w:rsidRPr="0004062E" w:rsidRDefault="00663EAF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062E">
        <w:rPr>
          <w:rFonts w:ascii="Times New Roman" w:hAnsi="Times New Roman" w:cs="Times New Roman"/>
          <w:noProof/>
          <w:sz w:val="24"/>
          <w:szCs w:val="24"/>
        </w:rPr>
        <w:t>Ikatan Akuntan Indonesia. (201</w:t>
      </w:r>
      <w:r w:rsidRPr="0004062E">
        <w:rPr>
          <w:rFonts w:ascii="Times New Roman" w:hAnsi="Times New Roman" w:cs="Times New Roman"/>
          <w:noProof/>
          <w:sz w:val="24"/>
          <w:szCs w:val="24"/>
          <w:lang w:val="en-ID"/>
        </w:rPr>
        <w:t>5</w:t>
      </w:r>
      <w:r w:rsidR="005D6203" w:rsidRPr="0004062E">
        <w:rPr>
          <w:rFonts w:ascii="Times New Roman" w:hAnsi="Times New Roman" w:cs="Times New Roman"/>
          <w:noProof/>
          <w:sz w:val="24"/>
          <w:szCs w:val="24"/>
        </w:rPr>
        <w:t>),</w:t>
      </w:r>
      <w:r w:rsidRPr="0004062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4062E">
        <w:rPr>
          <w:rFonts w:ascii="Times New Roman" w:hAnsi="Times New Roman" w:cs="Times New Roman"/>
          <w:i/>
          <w:iCs/>
          <w:sz w:val="24"/>
          <w:szCs w:val="24"/>
        </w:rPr>
        <w:t>Standar Akuntansi Keuangan</w:t>
      </w:r>
      <w:r w:rsidR="005D6203" w:rsidRPr="0004062E">
        <w:rPr>
          <w:rFonts w:ascii="Times New Roman" w:hAnsi="Times New Roman" w:cs="Times New Roman"/>
          <w:sz w:val="24"/>
          <w:szCs w:val="24"/>
        </w:rPr>
        <w:t>,</w:t>
      </w:r>
      <w:r w:rsidRPr="0004062E">
        <w:rPr>
          <w:rFonts w:ascii="Times New Roman" w:hAnsi="Times New Roman" w:cs="Times New Roman"/>
          <w:sz w:val="24"/>
          <w:szCs w:val="24"/>
        </w:rPr>
        <w:t xml:space="preserve"> Jakarta: Salemba Empat</w:t>
      </w:r>
      <w:r w:rsidRPr="0004062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63EAF" w:rsidRPr="0004062E" w:rsidRDefault="00663EAF" w:rsidP="00670D2A">
      <w:pPr>
        <w:spacing w:after="0"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  <w:r w:rsidRPr="0004062E">
        <w:rPr>
          <w:rFonts w:ascii="Times New Roman" w:hAnsi="Times New Roman" w:cs="Times New Roman"/>
          <w:sz w:val="24"/>
          <w:szCs w:val="24"/>
        </w:rPr>
        <w:t>International Accounting St</w:t>
      </w:r>
      <w:r w:rsidR="005D6203" w:rsidRPr="0004062E">
        <w:rPr>
          <w:rFonts w:ascii="Times New Roman" w:hAnsi="Times New Roman" w:cs="Times New Roman"/>
          <w:sz w:val="24"/>
          <w:szCs w:val="24"/>
        </w:rPr>
        <w:t>andard Committee (IASC). (2009),</w:t>
      </w:r>
      <w:r w:rsidRPr="0004062E">
        <w:rPr>
          <w:rFonts w:ascii="Times New Roman" w:hAnsi="Times New Roman" w:cs="Times New Roman"/>
          <w:sz w:val="24"/>
          <w:szCs w:val="24"/>
        </w:rPr>
        <w:t xml:space="preserve"> </w:t>
      </w:r>
      <w:r w:rsidRPr="0004062E">
        <w:rPr>
          <w:rFonts w:ascii="Times New Roman" w:hAnsi="Times New Roman" w:cs="Times New Roman"/>
          <w:i/>
          <w:sz w:val="24"/>
          <w:szCs w:val="24"/>
        </w:rPr>
        <w:t>International Accounting Standard</w:t>
      </w:r>
      <w:r w:rsidRPr="0004062E">
        <w:rPr>
          <w:rFonts w:ascii="Times New Roman" w:hAnsi="Times New Roman" w:cs="Times New Roman"/>
          <w:sz w:val="24"/>
          <w:szCs w:val="24"/>
        </w:rPr>
        <w:t xml:space="preserve"> No. 41, </w:t>
      </w:r>
      <w:r w:rsidRPr="0004062E">
        <w:rPr>
          <w:rFonts w:ascii="Times New Roman" w:hAnsi="Times New Roman" w:cs="Times New Roman"/>
          <w:i/>
          <w:sz w:val="24"/>
          <w:szCs w:val="24"/>
        </w:rPr>
        <w:t>Agriculture</w:t>
      </w:r>
      <w:r w:rsidR="005D6203" w:rsidRPr="0004062E">
        <w:rPr>
          <w:rFonts w:ascii="Times New Roman" w:hAnsi="Times New Roman" w:cs="Times New Roman"/>
          <w:sz w:val="24"/>
          <w:szCs w:val="24"/>
        </w:rPr>
        <w:t>,</w:t>
      </w:r>
      <w:r w:rsidRPr="0004062E">
        <w:rPr>
          <w:rFonts w:ascii="Times New Roman" w:hAnsi="Times New Roman" w:cs="Times New Roman"/>
          <w:sz w:val="24"/>
          <w:szCs w:val="24"/>
        </w:rPr>
        <w:t xml:space="preserve"> Available at </w:t>
      </w:r>
      <w:hyperlink r:id="rId9" w:history="1">
        <w:r w:rsidRPr="0004062E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</w:rPr>
          <w:t>www.iasplus.com</w:t>
        </w:r>
      </w:hyperlink>
      <w:r w:rsidRPr="0004062E">
        <w:rPr>
          <w:rFonts w:ascii="Times New Roman" w:hAnsi="Times New Roman" w:cs="Times New Roman"/>
          <w:sz w:val="24"/>
          <w:szCs w:val="24"/>
        </w:rPr>
        <w:t xml:space="preserve"> diakses 20 November 2018.</w:t>
      </w:r>
    </w:p>
    <w:p w:rsidR="00670D2A" w:rsidRPr="0004062E" w:rsidRDefault="00670D2A" w:rsidP="00670D2A">
      <w:pPr>
        <w:spacing w:after="0"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</w:p>
    <w:p w:rsidR="00670D2A" w:rsidRPr="0004062E" w:rsidRDefault="00670D2A" w:rsidP="00670D2A">
      <w:pPr>
        <w:spacing w:after="0"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</w:p>
    <w:p w:rsidR="006F6927" w:rsidRPr="0004062E" w:rsidRDefault="006F6927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062E">
        <w:rPr>
          <w:rFonts w:ascii="Times New Roman" w:hAnsi="Times New Roman" w:cs="Times New Roman"/>
          <w:noProof/>
          <w:sz w:val="24"/>
          <w:szCs w:val="24"/>
        </w:rPr>
        <w:t xml:space="preserve">James M. Reeve, </w:t>
      </w:r>
      <w:r w:rsidR="005D6203" w:rsidRPr="0004062E">
        <w:rPr>
          <w:rFonts w:ascii="Times New Roman" w:hAnsi="Times New Roman" w:cs="Times New Roman"/>
          <w:noProof/>
          <w:sz w:val="24"/>
          <w:szCs w:val="24"/>
        </w:rPr>
        <w:t>Carl S. Warren, J. E. D. (2009),</w:t>
      </w:r>
      <w:r w:rsidRPr="0004062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4062E">
        <w:rPr>
          <w:rFonts w:ascii="Times New Roman" w:hAnsi="Times New Roman" w:cs="Times New Roman"/>
          <w:i/>
          <w:iCs/>
          <w:noProof/>
          <w:sz w:val="24"/>
          <w:szCs w:val="24"/>
        </w:rPr>
        <w:t>Pengant</w:t>
      </w:r>
      <w:r w:rsidR="005D6203" w:rsidRPr="0004062E">
        <w:rPr>
          <w:rFonts w:ascii="Times New Roman" w:hAnsi="Times New Roman" w:cs="Times New Roman"/>
          <w:i/>
          <w:iCs/>
          <w:noProof/>
          <w:sz w:val="24"/>
          <w:szCs w:val="24"/>
        </w:rPr>
        <w:t>ar Akuntansi Adaptasi Indonesia,</w:t>
      </w:r>
      <w:r w:rsidRPr="0004062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Buku satu</w:t>
      </w:r>
      <w:r w:rsidR="005D6203" w:rsidRPr="0004062E">
        <w:rPr>
          <w:rFonts w:ascii="Times New Roman" w:hAnsi="Times New Roman" w:cs="Times New Roman"/>
          <w:noProof/>
          <w:sz w:val="24"/>
          <w:szCs w:val="24"/>
        </w:rPr>
        <w:t>,</w:t>
      </w:r>
      <w:r w:rsidRPr="0004062E">
        <w:rPr>
          <w:rFonts w:ascii="Times New Roman" w:hAnsi="Times New Roman" w:cs="Times New Roman"/>
          <w:noProof/>
          <w:sz w:val="24"/>
          <w:szCs w:val="24"/>
        </w:rPr>
        <w:t xml:space="preserve"> Salemba Empat.</w:t>
      </w: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F6927" w:rsidRPr="0004062E" w:rsidRDefault="00176ED0" w:rsidP="00670D2A">
      <w:pPr>
        <w:autoSpaceDE w:val="0"/>
        <w:autoSpaceDN w:val="0"/>
        <w:spacing w:after="0" w:line="24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062E">
        <w:rPr>
          <w:rFonts w:ascii="Times New Roman" w:hAnsi="Times New Roman" w:cs="Times New Roman"/>
          <w:sz w:val="24"/>
          <w:szCs w:val="24"/>
        </w:rPr>
        <w:t>Kieso, Donald E.; Jerry J. Weygandt; Terry D. Warfield</w:t>
      </w:r>
      <w:r w:rsidRPr="0004062E">
        <w:rPr>
          <w:rFonts w:ascii="Times New Roman" w:hAnsi="Times New Roman" w:cs="Times New Roman"/>
          <w:noProof/>
          <w:sz w:val="24"/>
          <w:szCs w:val="24"/>
        </w:rPr>
        <w:t>. (2016</w:t>
      </w:r>
      <w:r w:rsidR="005D6203" w:rsidRPr="0004062E">
        <w:rPr>
          <w:rFonts w:ascii="Times New Roman" w:hAnsi="Times New Roman" w:cs="Times New Roman"/>
          <w:noProof/>
          <w:sz w:val="24"/>
          <w:szCs w:val="24"/>
        </w:rPr>
        <w:t>),</w:t>
      </w:r>
      <w:r w:rsidR="006F6927" w:rsidRPr="0004062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4062E">
        <w:rPr>
          <w:rFonts w:ascii="Times New Roman" w:hAnsi="Times New Roman" w:cs="Times New Roman"/>
          <w:i/>
          <w:iCs/>
          <w:sz w:val="24"/>
          <w:szCs w:val="24"/>
        </w:rPr>
        <w:t xml:space="preserve">Intermediate Accounting, 16th Edition </w:t>
      </w:r>
      <w:r w:rsidRPr="0004062E">
        <w:rPr>
          <w:rFonts w:ascii="Times New Roman" w:hAnsi="Times New Roman" w:cs="Times New Roman"/>
          <w:iCs/>
          <w:sz w:val="24"/>
          <w:szCs w:val="24"/>
        </w:rPr>
        <w:t>(16th ed.)</w:t>
      </w:r>
      <w:r w:rsidR="005D6203" w:rsidRPr="0004062E">
        <w:rPr>
          <w:rFonts w:ascii="Times New Roman" w:hAnsi="Times New Roman" w:cs="Times New Roman"/>
          <w:sz w:val="24"/>
          <w:szCs w:val="24"/>
        </w:rPr>
        <w:t>,</w:t>
      </w:r>
      <w:r w:rsidRPr="0004062E">
        <w:rPr>
          <w:rFonts w:ascii="Times New Roman" w:hAnsi="Times New Roman" w:cs="Times New Roman"/>
          <w:sz w:val="24"/>
          <w:szCs w:val="24"/>
        </w:rPr>
        <w:t xml:space="preserve"> New York: John Wiley.</w:t>
      </w:r>
    </w:p>
    <w:p w:rsidR="00670D2A" w:rsidRPr="0004062E" w:rsidRDefault="00670D2A" w:rsidP="00670D2A">
      <w:pPr>
        <w:autoSpaceDE w:val="0"/>
        <w:autoSpaceDN w:val="0"/>
        <w:spacing w:after="0" w:line="24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670D2A" w:rsidRPr="0004062E" w:rsidRDefault="00670D2A" w:rsidP="00670D2A">
      <w:pPr>
        <w:autoSpaceDE w:val="0"/>
        <w:autoSpaceDN w:val="0"/>
        <w:spacing w:after="0" w:line="24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6F6927" w:rsidRPr="0004062E" w:rsidRDefault="00176ED0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062E">
        <w:rPr>
          <w:rFonts w:ascii="Times New Roman" w:hAnsi="Times New Roman" w:cs="Times New Roman"/>
          <w:sz w:val="24"/>
          <w:szCs w:val="24"/>
        </w:rPr>
        <w:lastRenderedPageBreak/>
        <w:t>Kieso, Donald E.; Jerry J. Weygandt; Terry D. Warfield</w:t>
      </w:r>
      <w:r w:rsidR="005D6203" w:rsidRPr="0004062E">
        <w:rPr>
          <w:rFonts w:ascii="Times New Roman" w:hAnsi="Times New Roman" w:cs="Times New Roman"/>
          <w:noProof/>
          <w:sz w:val="24"/>
          <w:szCs w:val="24"/>
        </w:rPr>
        <w:t>. (2014),</w:t>
      </w:r>
      <w:r w:rsidR="006F6927" w:rsidRPr="0004062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F6927" w:rsidRPr="0004062E">
        <w:rPr>
          <w:rFonts w:ascii="Times New Roman" w:hAnsi="Times New Roman" w:cs="Times New Roman"/>
          <w:i/>
          <w:iCs/>
          <w:noProof/>
          <w:sz w:val="24"/>
          <w:szCs w:val="24"/>
        </w:rPr>
        <w:t>Intermediate Accounting: IFRS 2 Edition</w:t>
      </w:r>
      <w:r w:rsidR="005D6203" w:rsidRPr="0004062E">
        <w:rPr>
          <w:rFonts w:ascii="Times New Roman" w:hAnsi="Times New Roman" w:cs="Times New Roman"/>
          <w:noProof/>
          <w:sz w:val="24"/>
          <w:szCs w:val="24"/>
        </w:rPr>
        <w:t>,</w:t>
      </w:r>
      <w:r w:rsidR="006F6927" w:rsidRPr="0004062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F6927" w:rsidRPr="0004062E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&amp; Auditing Indonesia</w:t>
      </w:r>
      <w:r w:rsidR="006F6927" w:rsidRPr="0004062E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D73D49" w:rsidRPr="0004062E" w:rsidRDefault="00D73D49" w:rsidP="00670D2A">
      <w:pPr>
        <w:autoSpaceDE w:val="0"/>
        <w:autoSpaceDN w:val="0"/>
        <w:adjustRightInd w:val="0"/>
        <w:spacing w:after="0" w:line="24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4062E">
        <w:rPr>
          <w:rFonts w:ascii="Times New Roman" w:hAnsi="Times New Roman" w:cs="Times New Roman"/>
          <w:sz w:val="24"/>
          <w:szCs w:val="24"/>
        </w:rPr>
        <w:t xml:space="preserve">Maruli, </w:t>
      </w:r>
      <w:r w:rsidR="001A36BC" w:rsidRPr="0004062E">
        <w:rPr>
          <w:rFonts w:ascii="Times New Roman" w:hAnsi="Times New Roman" w:cs="Times New Roman"/>
          <w:sz w:val="24"/>
          <w:szCs w:val="24"/>
        </w:rPr>
        <w:t>Saur., Mita, Aria Farah,</w:t>
      </w:r>
      <w:r w:rsidR="005D6203" w:rsidRPr="0004062E">
        <w:rPr>
          <w:rFonts w:ascii="Times New Roman" w:hAnsi="Times New Roman" w:cs="Times New Roman"/>
          <w:sz w:val="24"/>
          <w:szCs w:val="24"/>
        </w:rPr>
        <w:t xml:space="preserve"> (2010),</w:t>
      </w:r>
      <w:r w:rsidRPr="0004062E">
        <w:rPr>
          <w:rFonts w:ascii="Times New Roman" w:hAnsi="Times New Roman" w:cs="Times New Roman"/>
          <w:sz w:val="24"/>
          <w:szCs w:val="24"/>
        </w:rPr>
        <w:t xml:space="preserve"> </w:t>
      </w:r>
      <w:r w:rsidRPr="0004062E">
        <w:rPr>
          <w:rFonts w:ascii="Times New Roman" w:hAnsi="Times New Roman" w:cs="Times New Roman"/>
          <w:i/>
          <w:sz w:val="24"/>
          <w:szCs w:val="24"/>
        </w:rPr>
        <w:t>Analisis pendekatan Nilai wajar dan nilai Historis dalam Penilaian Aset Biologis pada Perusahaan Agrikultur : Tinjauan Kritis Rencana Adopsi IAS 41</w:t>
      </w:r>
      <w:r w:rsidR="005D6203" w:rsidRPr="0004062E">
        <w:rPr>
          <w:rFonts w:ascii="Times New Roman" w:hAnsi="Times New Roman" w:cs="Times New Roman"/>
          <w:sz w:val="24"/>
          <w:szCs w:val="24"/>
        </w:rPr>
        <w:t>, Universitas Indonesia,</w:t>
      </w:r>
      <w:r w:rsidRPr="0004062E">
        <w:rPr>
          <w:rFonts w:ascii="Times New Roman" w:hAnsi="Times New Roman" w:cs="Times New Roman"/>
          <w:sz w:val="24"/>
          <w:szCs w:val="24"/>
        </w:rPr>
        <w:t xml:space="preserve"> SNA XIII Purwekerto.</w:t>
      </w:r>
    </w:p>
    <w:p w:rsidR="00670D2A" w:rsidRPr="0004062E" w:rsidRDefault="00670D2A" w:rsidP="00670D2A">
      <w:pPr>
        <w:autoSpaceDE w:val="0"/>
        <w:autoSpaceDN w:val="0"/>
        <w:adjustRightInd w:val="0"/>
        <w:spacing w:after="0" w:line="24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670D2A" w:rsidRPr="0004062E" w:rsidRDefault="00670D2A" w:rsidP="00670D2A">
      <w:pPr>
        <w:autoSpaceDE w:val="0"/>
        <w:autoSpaceDN w:val="0"/>
        <w:adjustRightInd w:val="0"/>
        <w:spacing w:after="0" w:line="24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p w:rsidR="006F6927" w:rsidRPr="0004062E" w:rsidRDefault="006F6927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062E">
        <w:rPr>
          <w:rFonts w:ascii="Times New Roman" w:hAnsi="Times New Roman" w:cs="Times New Roman"/>
          <w:noProof/>
          <w:sz w:val="24"/>
          <w:szCs w:val="24"/>
        </w:rPr>
        <w:t>M. Parulian Hutagaol Dan</w:t>
      </w:r>
      <w:r w:rsidR="001A36BC" w:rsidRPr="0004062E">
        <w:rPr>
          <w:rFonts w:ascii="Times New Roman" w:hAnsi="Times New Roman" w:cs="Times New Roman"/>
          <w:noProof/>
          <w:sz w:val="24"/>
          <w:szCs w:val="24"/>
        </w:rPr>
        <w:t>, S. M,</w:t>
      </w:r>
      <w:r w:rsidR="005D6203" w:rsidRPr="0004062E">
        <w:rPr>
          <w:rFonts w:ascii="Times New Roman" w:hAnsi="Times New Roman" w:cs="Times New Roman"/>
          <w:noProof/>
          <w:sz w:val="24"/>
          <w:szCs w:val="24"/>
        </w:rPr>
        <w:t xml:space="preserve"> (2005),</w:t>
      </w:r>
      <w:r w:rsidR="00176ED0"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Analisis Fungsi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K</w:t>
      </w:r>
      <w:r w:rsidR="00176ED0" w:rsidRPr="0004062E">
        <w:rPr>
          <w:rFonts w:ascii="Times New Roman" w:hAnsi="Times New Roman" w:cs="Times New Roman"/>
          <w:i/>
          <w:noProof/>
          <w:sz w:val="24"/>
          <w:szCs w:val="24"/>
        </w:rPr>
        <w:t>euntungan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>, E</w:t>
      </w:r>
      <w:r w:rsidR="00176ED0" w:rsidRPr="0004062E">
        <w:rPr>
          <w:rFonts w:ascii="Times New Roman" w:hAnsi="Times New Roman" w:cs="Times New Roman"/>
          <w:i/>
          <w:noProof/>
          <w:sz w:val="24"/>
          <w:szCs w:val="24"/>
        </w:rPr>
        <w:t>fisensi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E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konomi Dan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K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emungkinan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S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kema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K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redit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B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agi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P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engembangan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S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kala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U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saha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P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eternakan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S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api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P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erah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R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akyat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D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i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K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elurahan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K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ebon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P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edes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>, K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ota</w:t>
      </w:r>
      <w:r w:rsidRPr="0004062E">
        <w:rPr>
          <w:rFonts w:ascii="Times New Roman" w:hAnsi="Times New Roman" w:cs="Times New Roman"/>
          <w:i/>
          <w:noProof/>
          <w:sz w:val="24"/>
          <w:szCs w:val="24"/>
        </w:rPr>
        <w:t xml:space="preserve"> B</w:t>
      </w:r>
      <w:r w:rsidR="00663EAF" w:rsidRPr="0004062E">
        <w:rPr>
          <w:rFonts w:ascii="Times New Roman" w:hAnsi="Times New Roman" w:cs="Times New Roman"/>
          <w:i/>
          <w:noProof/>
          <w:sz w:val="24"/>
          <w:szCs w:val="24"/>
        </w:rPr>
        <w:t>ogor</w:t>
      </w:r>
      <w:r w:rsidRPr="0004062E">
        <w:rPr>
          <w:rFonts w:ascii="Times New Roman" w:hAnsi="Times New Roman" w:cs="Times New Roman"/>
          <w:noProof/>
          <w:sz w:val="24"/>
          <w:szCs w:val="24"/>
        </w:rPr>
        <w:t>, 191–209.</w:t>
      </w: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F6927" w:rsidRPr="0004062E" w:rsidRDefault="005D6203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062E">
        <w:rPr>
          <w:rFonts w:ascii="Times New Roman" w:hAnsi="Times New Roman" w:cs="Times New Roman"/>
          <w:noProof/>
          <w:sz w:val="24"/>
          <w:szCs w:val="24"/>
        </w:rPr>
        <w:t>Sugiyono. (2016),</w:t>
      </w:r>
      <w:r w:rsidR="006F6927" w:rsidRPr="0004062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F6927" w:rsidRPr="0004062E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&amp;D</w:t>
      </w:r>
      <w:r w:rsidRPr="0004062E">
        <w:rPr>
          <w:rFonts w:ascii="Times New Roman" w:hAnsi="Times New Roman" w:cs="Times New Roman"/>
          <w:noProof/>
          <w:sz w:val="24"/>
          <w:szCs w:val="24"/>
        </w:rPr>
        <w:t>,</w:t>
      </w:r>
      <w:r w:rsidR="006F6927" w:rsidRPr="0004062E">
        <w:rPr>
          <w:rFonts w:ascii="Times New Roman" w:hAnsi="Times New Roman" w:cs="Times New Roman"/>
          <w:noProof/>
          <w:sz w:val="24"/>
          <w:szCs w:val="24"/>
        </w:rPr>
        <w:t xml:space="preserve"> Bandung: AlfaBeta.</w:t>
      </w: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70D2A" w:rsidRPr="0004062E" w:rsidRDefault="00670D2A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6F6927" w:rsidRPr="0004062E" w:rsidRDefault="00D73D49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062E">
        <w:rPr>
          <w:rFonts w:ascii="Times New Roman" w:hAnsi="Times New Roman" w:cs="Times New Roman"/>
          <w:noProof/>
          <w:sz w:val="24"/>
          <w:szCs w:val="24"/>
        </w:rPr>
        <w:t>Suwardjono. (2013</w:t>
      </w:r>
      <w:r w:rsidR="005D6203" w:rsidRPr="0004062E">
        <w:rPr>
          <w:rFonts w:ascii="Times New Roman" w:hAnsi="Times New Roman" w:cs="Times New Roman"/>
          <w:noProof/>
          <w:sz w:val="24"/>
          <w:szCs w:val="24"/>
        </w:rPr>
        <w:t>),</w:t>
      </w:r>
      <w:r w:rsidR="006F6927" w:rsidRPr="0004062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F6927" w:rsidRPr="0004062E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 Perekayasaan Pelaporan Keuangan</w:t>
      </w:r>
      <w:r w:rsidR="005D6203" w:rsidRPr="0004062E">
        <w:rPr>
          <w:rFonts w:ascii="Times New Roman" w:hAnsi="Times New Roman" w:cs="Times New Roman"/>
          <w:noProof/>
          <w:sz w:val="24"/>
          <w:szCs w:val="24"/>
        </w:rPr>
        <w:t>, (BPFE, Ed.) (3rd ed.),</w:t>
      </w:r>
      <w:r w:rsidR="006F6927" w:rsidRPr="0004062E">
        <w:rPr>
          <w:rFonts w:ascii="Times New Roman" w:hAnsi="Times New Roman" w:cs="Times New Roman"/>
          <w:noProof/>
          <w:sz w:val="24"/>
          <w:szCs w:val="24"/>
        </w:rPr>
        <w:t xml:space="preserve"> Yogyakarta: BPFE.</w:t>
      </w:r>
    </w:p>
    <w:p w:rsidR="00670D2A" w:rsidRPr="0004062E" w:rsidRDefault="007A5D44" w:rsidP="00670D2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sz w:val="24"/>
          <w:szCs w:val="24"/>
          <w:lang w:val="en-ID"/>
        </w:rPr>
      </w:pPr>
      <w:r w:rsidRPr="0004062E"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</w:p>
    <w:p w:rsidR="00670D2A" w:rsidRPr="0004062E" w:rsidRDefault="00670D2A" w:rsidP="004C05BB">
      <w:pPr>
        <w:ind w:left="0"/>
        <w:rPr>
          <w:rFonts w:ascii="Times New Roman" w:hAnsi="Times New Roman" w:cs="Times New Roman"/>
          <w:sz w:val="24"/>
          <w:szCs w:val="24"/>
          <w:lang w:val="en-ID"/>
        </w:rPr>
      </w:pPr>
    </w:p>
    <w:sectPr w:rsidR="00670D2A" w:rsidRPr="0004062E" w:rsidSect="00E639C5">
      <w:footerReference w:type="default" r:id="rId10"/>
      <w:pgSz w:w="11907" w:h="16839" w:code="9"/>
      <w:pgMar w:top="1418" w:right="1418" w:bottom="1418" w:left="1701" w:header="709" w:footer="709" w:gutter="0"/>
      <w:pgNumType w:start="8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47E38" w:rsidRDefault="00547E38" w:rsidP="00870E9C">
      <w:pPr>
        <w:spacing w:after="0" w:line="240" w:lineRule="auto"/>
      </w:pPr>
      <w:r>
        <w:separator/>
      </w:r>
    </w:p>
  </w:endnote>
  <w:endnote w:type="continuationSeparator" w:id="0">
    <w:p w:rsidR="00547E38" w:rsidRDefault="00547E38" w:rsidP="00870E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inion Pro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32493969"/>
      <w:docPartObj>
        <w:docPartGallery w:val="Page Numbers (Bottom of Page)"/>
        <w:docPartUnique/>
      </w:docPartObj>
    </w:sdtPr>
    <w:sdtEndPr/>
    <w:sdtContent>
      <w:p w:rsidR="00A912B0" w:rsidRDefault="00A912B0" w:rsidP="00AF280E">
        <w:pPr>
          <w:pStyle w:val="Footer"/>
          <w:ind w:left="0"/>
          <w:jc w:val="center"/>
        </w:pPr>
        <w:r>
          <w:fldChar w:fldCharType="begin"/>
        </w:r>
        <w:r w:rsidRPr="00E639C5">
          <w:instrText xml:space="preserve"> PAGE   \* MERGEFORMAT </w:instrText>
        </w:r>
        <w:r>
          <w:fldChar w:fldCharType="separate"/>
        </w:r>
        <w:r w:rsidR="00E639C5">
          <w:rPr>
            <w:noProof/>
          </w:rPr>
          <w:t>86</w:t>
        </w:r>
        <w:r>
          <w:rPr>
            <w:noProof/>
          </w:rPr>
          <w:fldChar w:fldCharType="end"/>
        </w:r>
      </w:p>
    </w:sdtContent>
  </w:sdt>
  <w:p w:rsidR="00A912B0" w:rsidRDefault="00A912B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47E38" w:rsidRDefault="00547E38" w:rsidP="00870E9C">
      <w:pPr>
        <w:spacing w:after="0" w:line="240" w:lineRule="auto"/>
      </w:pPr>
      <w:r>
        <w:separator/>
      </w:r>
    </w:p>
  </w:footnote>
  <w:footnote w:type="continuationSeparator" w:id="0">
    <w:p w:rsidR="00547E38" w:rsidRDefault="00547E38" w:rsidP="00870E9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91479B"/>
    <w:multiLevelType w:val="hybridMultilevel"/>
    <w:tmpl w:val="EC6458D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29B149B"/>
    <w:multiLevelType w:val="hybridMultilevel"/>
    <w:tmpl w:val="AFF27000"/>
    <w:lvl w:ilvl="0" w:tplc="8CA8AF2E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2">
    <w:nsid w:val="0330714A"/>
    <w:multiLevelType w:val="hybridMultilevel"/>
    <w:tmpl w:val="9CDAFA72"/>
    <w:lvl w:ilvl="0" w:tplc="8CA8AF2E">
      <w:start w:val="1"/>
      <w:numFmt w:val="decimal"/>
      <w:lvlText w:val="(%1)"/>
      <w:lvlJc w:val="left"/>
      <w:pPr>
        <w:ind w:left="41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860" w:hanging="360"/>
      </w:pPr>
    </w:lvl>
    <w:lvl w:ilvl="2" w:tplc="0409001B" w:tentative="1">
      <w:start w:val="1"/>
      <w:numFmt w:val="lowerRoman"/>
      <w:lvlText w:val="%3."/>
      <w:lvlJc w:val="right"/>
      <w:pPr>
        <w:ind w:left="5580" w:hanging="180"/>
      </w:pPr>
    </w:lvl>
    <w:lvl w:ilvl="3" w:tplc="0409000F" w:tentative="1">
      <w:start w:val="1"/>
      <w:numFmt w:val="decimal"/>
      <w:lvlText w:val="%4."/>
      <w:lvlJc w:val="left"/>
      <w:pPr>
        <w:ind w:left="6300" w:hanging="360"/>
      </w:pPr>
    </w:lvl>
    <w:lvl w:ilvl="4" w:tplc="04090019" w:tentative="1">
      <w:start w:val="1"/>
      <w:numFmt w:val="lowerLetter"/>
      <w:lvlText w:val="%5."/>
      <w:lvlJc w:val="left"/>
      <w:pPr>
        <w:ind w:left="7020" w:hanging="360"/>
      </w:pPr>
    </w:lvl>
    <w:lvl w:ilvl="5" w:tplc="0409001B" w:tentative="1">
      <w:start w:val="1"/>
      <w:numFmt w:val="lowerRoman"/>
      <w:lvlText w:val="%6."/>
      <w:lvlJc w:val="right"/>
      <w:pPr>
        <w:ind w:left="7740" w:hanging="180"/>
      </w:pPr>
    </w:lvl>
    <w:lvl w:ilvl="6" w:tplc="0409000F" w:tentative="1">
      <w:start w:val="1"/>
      <w:numFmt w:val="decimal"/>
      <w:lvlText w:val="%7."/>
      <w:lvlJc w:val="left"/>
      <w:pPr>
        <w:ind w:left="8460" w:hanging="360"/>
      </w:pPr>
    </w:lvl>
    <w:lvl w:ilvl="7" w:tplc="04090019" w:tentative="1">
      <w:start w:val="1"/>
      <w:numFmt w:val="lowerLetter"/>
      <w:lvlText w:val="%8."/>
      <w:lvlJc w:val="left"/>
      <w:pPr>
        <w:ind w:left="9180" w:hanging="360"/>
      </w:pPr>
    </w:lvl>
    <w:lvl w:ilvl="8" w:tplc="0409001B" w:tentative="1">
      <w:start w:val="1"/>
      <w:numFmt w:val="lowerRoman"/>
      <w:lvlText w:val="%9."/>
      <w:lvlJc w:val="right"/>
      <w:pPr>
        <w:ind w:left="9900" w:hanging="180"/>
      </w:pPr>
    </w:lvl>
  </w:abstractNum>
  <w:abstractNum w:abstractNumId="3">
    <w:nsid w:val="0401506C"/>
    <w:multiLevelType w:val="hybridMultilevel"/>
    <w:tmpl w:val="B96A889E"/>
    <w:lvl w:ilvl="0" w:tplc="2CD2BBD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0495650A"/>
    <w:multiLevelType w:val="hybridMultilevel"/>
    <w:tmpl w:val="6DCCA79E"/>
    <w:lvl w:ilvl="0" w:tplc="E9784B6C">
      <w:start w:val="1"/>
      <w:numFmt w:val="lowerLetter"/>
      <w:lvlText w:val="%1."/>
      <w:lvlJc w:val="left"/>
      <w:pPr>
        <w:ind w:left="2160" w:hanging="360"/>
      </w:pPr>
      <w:rPr>
        <w:rFonts w:ascii="Times New Roman" w:eastAsiaTheme="minorEastAsia" w:hAnsi="Times New Roman" w:cs="Times New Roman"/>
      </w:rPr>
    </w:lvl>
    <w:lvl w:ilvl="1" w:tplc="04210019">
      <w:start w:val="1"/>
      <w:numFmt w:val="lowerLetter"/>
      <w:lvlText w:val="%2."/>
      <w:lvlJc w:val="left"/>
      <w:pPr>
        <w:ind w:left="2880" w:hanging="360"/>
      </w:pPr>
    </w:lvl>
    <w:lvl w:ilvl="2" w:tplc="0421001B">
      <w:start w:val="1"/>
      <w:numFmt w:val="lowerRoman"/>
      <w:lvlText w:val="%3."/>
      <w:lvlJc w:val="right"/>
      <w:pPr>
        <w:ind w:left="3600" w:hanging="180"/>
      </w:pPr>
    </w:lvl>
    <w:lvl w:ilvl="3" w:tplc="0421000F">
      <w:start w:val="1"/>
      <w:numFmt w:val="decimal"/>
      <w:lvlText w:val="%4."/>
      <w:lvlJc w:val="left"/>
      <w:pPr>
        <w:ind w:left="4320" w:hanging="360"/>
      </w:pPr>
    </w:lvl>
    <w:lvl w:ilvl="4" w:tplc="04210019">
      <w:start w:val="1"/>
      <w:numFmt w:val="lowerLetter"/>
      <w:lvlText w:val="%5."/>
      <w:lvlJc w:val="left"/>
      <w:pPr>
        <w:ind w:left="5040" w:hanging="360"/>
      </w:pPr>
    </w:lvl>
    <w:lvl w:ilvl="5" w:tplc="0421001B">
      <w:start w:val="1"/>
      <w:numFmt w:val="lowerRoman"/>
      <w:lvlText w:val="%6."/>
      <w:lvlJc w:val="right"/>
      <w:pPr>
        <w:ind w:left="5760" w:hanging="180"/>
      </w:pPr>
    </w:lvl>
    <w:lvl w:ilvl="6" w:tplc="0421000F">
      <w:start w:val="1"/>
      <w:numFmt w:val="decimal"/>
      <w:lvlText w:val="%7."/>
      <w:lvlJc w:val="left"/>
      <w:pPr>
        <w:ind w:left="6480" w:hanging="360"/>
      </w:pPr>
    </w:lvl>
    <w:lvl w:ilvl="7" w:tplc="04210019">
      <w:start w:val="1"/>
      <w:numFmt w:val="lowerLetter"/>
      <w:lvlText w:val="%8."/>
      <w:lvlJc w:val="left"/>
      <w:pPr>
        <w:ind w:left="7200" w:hanging="360"/>
      </w:pPr>
    </w:lvl>
    <w:lvl w:ilvl="8" w:tplc="0421001B">
      <w:start w:val="1"/>
      <w:numFmt w:val="lowerRoman"/>
      <w:lvlText w:val="%9."/>
      <w:lvlJc w:val="right"/>
      <w:pPr>
        <w:ind w:left="7920" w:hanging="180"/>
      </w:pPr>
    </w:lvl>
  </w:abstractNum>
  <w:abstractNum w:abstractNumId="5">
    <w:nsid w:val="06301EC9"/>
    <w:multiLevelType w:val="hybridMultilevel"/>
    <w:tmpl w:val="F41CA220"/>
    <w:lvl w:ilvl="0" w:tplc="8CA8AF2E">
      <w:start w:val="1"/>
      <w:numFmt w:val="decimal"/>
      <w:lvlText w:val="(%1)"/>
      <w:lvlJc w:val="left"/>
      <w:pPr>
        <w:ind w:left="25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6">
    <w:nsid w:val="06BA4BCF"/>
    <w:multiLevelType w:val="hybridMultilevel"/>
    <w:tmpl w:val="C504A614"/>
    <w:lvl w:ilvl="0" w:tplc="8CA8AF2E">
      <w:start w:val="1"/>
      <w:numFmt w:val="decimal"/>
      <w:lvlText w:val="(%1)"/>
      <w:lvlJc w:val="left"/>
      <w:pPr>
        <w:ind w:left="21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47" w:hanging="360"/>
      </w:pPr>
    </w:lvl>
    <w:lvl w:ilvl="2" w:tplc="0409001B" w:tentative="1">
      <w:start w:val="1"/>
      <w:numFmt w:val="lowerRoman"/>
      <w:lvlText w:val="%3."/>
      <w:lvlJc w:val="right"/>
      <w:pPr>
        <w:ind w:left="3567" w:hanging="180"/>
      </w:pPr>
    </w:lvl>
    <w:lvl w:ilvl="3" w:tplc="0409000F" w:tentative="1">
      <w:start w:val="1"/>
      <w:numFmt w:val="decimal"/>
      <w:lvlText w:val="%4."/>
      <w:lvlJc w:val="left"/>
      <w:pPr>
        <w:ind w:left="4287" w:hanging="360"/>
      </w:pPr>
    </w:lvl>
    <w:lvl w:ilvl="4" w:tplc="04090019" w:tentative="1">
      <w:start w:val="1"/>
      <w:numFmt w:val="lowerLetter"/>
      <w:lvlText w:val="%5."/>
      <w:lvlJc w:val="left"/>
      <w:pPr>
        <w:ind w:left="5007" w:hanging="360"/>
      </w:pPr>
    </w:lvl>
    <w:lvl w:ilvl="5" w:tplc="0409001B" w:tentative="1">
      <w:start w:val="1"/>
      <w:numFmt w:val="lowerRoman"/>
      <w:lvlText w:val="%6."/>
      <w:lvlJc w:val="right"/>
      <w:pPr>
        <w:ind w:left="5727" w:hanging="180"/>
      </w:pPr>
    </w:lvl>
    <w:lvl w:ilvl="6" w:tplc="0409000F" w:tentative="1">
      <w:start w:val="1"/>
      <w:numFmt w:val="decimal"/>
      <w:lvlText w:val="%7."/>
      <w:lvlJc w:val="left"/>
      <w:pPr>
        <w:ind w:left="6447" w:hanging="360"/>
      </w:pPr>
    </w:lvl>
    <w:lvl w:ilvl="7" w:tplc="04090019" w:tentative="1">
      <w:start w:val="1"/>
      <w:numFmt w:val="lowerLetter"/>
      <w:lvlText w:val="%8."/>
      <w:lvlJc w:val="left"/>
      <w:pPr>
        <w:ind w:left="7167" w:hanging="360"/>
      </w:pPr>
    </w:lvl>
    <w:lvl w:ilvl="8" w:tplc="0409001B" w:tentative="1">
      <w:start w:val="1"/>
      <w:numFmt w:val="lowerRoman"/>
      <w:lvlText w:val="%9."/>
      <w:lvlJc w:val="right"/>
      <w:pPr>
        <w:ind w:left="7887" w:hanging="180"/>
      </w:pPr>
    </w:lvl>
  </w:abstractNum>
  <w:abstractNum w:abstractNumId="7">
    <w:nsid w:val="070E4FDC"/>
    <w:multiLevelType w:val="hybridMultilevel"/>
    <w:tmpl w:val="B07289DC"/>
    <w:lvl w:ilvl="0" w:tplc="9F7CEC2A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8">
    <w:nsid w:val="09A002CB"/>
    <w:multiLevelType w:val="hybridMultilevel"/>
    <w:tmpl w:val="747C5BFC"/>
    <w:lvl w:ilvl="0" w:tplc="8CA8AF2E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9">
    <w:nsid w:val="0BDA65F3"/>
    <w:multiLevelType w:val="hybridMultilevel"/>
    <w:tmpl w:val="818070AC"/>
    <w:lvl w:ilvl="0" w:tplc="0284D944">
      <w:start w:val="1"/>
      <w:numFmt w:val="decimal"/>
      <w:pStyle w:val="Numbering"/>
      <w:lvlText w:val="%1."/>
      <w:lvlJc w:val="left"/>
      <w:pPr>
        <w:ind w:left="717" w:hanging="360"/>
      </w:pPr>
      <w:rPr>
        <w:rFonts w:hint="default"/>
        <w:b w:val="0"/>
        <w:bCs/>
        <w:i w:val="0"/>
      </w:r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0C320232"/>
    <w:multiLevelType w:val="hybridMultilevel"/>
    <w:tmpl w:val="8B1AD202"/>
    <w:lvl w:ilvl="0" w:tplc="8CA8AF2E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11">
    <w:nsid w:val="0EFF7F58"/>
    <w:multiLevelType w:val="hybridMultilevel"/>
    <w:tmpl w:val="8F80CE82"/>
    <w:lvl w:ilvl="0" w:tplc="E44020DA">
      <w:start w:val="1"/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>
    <w:nsid w:val="0F0C5FD9"/>
    <w:multiLevelType w:val="hybridMultilevel"/>
    <w:tmpl w:val="B43874C8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3">
    <w:nsid w:val="0FDA594A"/>
    <w:multiLevelType w:val="hybridMultilevel"/>
    <w:tmpl w:val="35E4F638"/>
    <w:lvl w:ilvl="0" w:tplc="04210019">
      <w:start w:val="1"/>
      <w:numFmt w:val="lowerLetter"/>
      <w:lvlText w:val="%1."/>
      <w:lvlJc w:val="left"/>
      <w:pPr>
        <w:ind w:left="2520" w:hanging="360"/>
      </w:pPr>
    </w:lvl>
    <w:lvl w:ilvl="1" w:tplc="04210019" w:tentative="1">
      <w:start w:val="1"/>
      <w:numFmt w:val="lowerLetter"/>
      <w:lvlText w:val="%2."/>
      <w:lvlJc w:val="left"/>
      <w:pPr>
        <w:ind w:left="3240" w:hanging="360"/>
      </w:pPr>
    </w:lvl>
    <w:lvl w:ilvl="2" w:tplc="0421001B" w:tentative="1">
      <w:start w:val="1"/>
      <w:numFmt w:val="lowerRoman"/>
      <w:lvlText w:val="%3."/>
      <w:lvlJc w:val="right"/>
      <w:pPr>
        <w:ind w:left="3960" w:hanging="180"/>
      </w:p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14">
    <w:nsid w:val="12836ACA"/>
    <w:multiLevelType w:val="hybridMultilevel"/>
    <w:tmpl w:val="F300E356"/>
    <w:lvl w:ilvl="0" w:tplc="8CA8AF2E">
      <w:start w:val="1"/>
      <w:numFmt w:val="decimal"/>
      <w:lvlText w:val="(%1)"/>
      <w:lvlJc w:val="left"/>
      <w:pPr>
        <w:ind w:left="12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4" w:hanging="360"/>
      </w:pPr>
    </w:lvl>
    <w:lvl w:ilvl="2" w:tplc="0409001B" w:tentative="1">
      <w:start w:val="1"/>
      <w:numFmt w:val="lowerRoman"/>
      <w:lvlText w:val="%3."/>
      <w:lvlJc w:val="right"/>
      <w:pPr>
        <w:ind w:left="2724" w:hanging="180"/>
      </w:pPr>
    </w:lvl>
    <w:lvl w:ilvl="3" w:tplc="0409000F" w:tentative="1">
      <w:start w:val="1"/>
      <w:numFmt w:val="decimal"/>
      <w:lvlText w:val="%4."/>
      <w:lvlJc w:val="left"/>
      <w:pPr>
        <w:ind w:left="3444" w:hanging="360"/>
      </w:pPr>
    </w:lvl>
    <w:lvl w:ilvl="4" w:tplc="04090019" w:tentative="1">
      <w:start w:val="1"/>
      <w:numFmt w:val="lowerLetter"/>
      <w:lvlText w:val="%5."/>
      <w:lvlJc w:val="left"/>
      <w:pPr>
        <w:ind w:left="4164" w:hanging="360"/>
      </w:pPr>
    </w:lvl>
    <w:lvl w:ilvl="5" w:tplc="0409001B" w:tentative="1">
      <w:start w:val="1"/>
      <w:numFmt w:val="lowerRoman"/>
      <w:lvlText w:val="%6."/>
      <w:lvlJc w:val="right"/>
      <w:pPr>
        <w:ind w:left="4884" w:hanging="180"/>
      </w:pPr>
    </w:lvl>
    <w:lvl w:ilvl="6" w:tplc="0409000F" w:tentative="1">
      <w:start w:val="1"/>
      <w:numFmt w:val="decimal"/>
      <w:lvlText w:val="%7."/>
      <w:lvlJc w:val="left"/>
      <w:pPr>
        <w:ind w:left="5604" w:hanging="360"/>
      </w:pPr>
    </w:lvl>
    <w:lvl w:ilvl="7" w:tplc="04090019" w:tentative="1">
      <w:start w:val="1"/>
      <w:numFmt w:val="lowerLetter"/>
      <w:lvlText w:val="%8."/>
      <w:lvlJc w:val="left"/>
      <w:pPr>
        <w:ind w:left="6324" w:hanging="360"/>
      </w:pPr>
    </w:lvl>
    <w:lvl w:ilvl="8" w:tplc="0409001B" w:tentative="1">
      <w:start w:val="1"/>
      <w:numFmt w:val="lowerRoman"/>
      <w:lvlText w:val="%9."/>
      <w:lvlJc w:val="right"/>
      <w:pPr>
        <w:ind w:left="7044" w:hanging="180"/>
      </w:pPr>
    </w:lvl>
  </w:abstractNum>
  <w:abstractNum w:abstractNumId="15">
    <w:nsid w:val="1300164F"/>
    <w:multiLevelType w:val="hybridMultilevel"/>
    <w:tmpl w:val="7E1A49BE"/>
    <w:lvl w:ilvl="0" w:tplc="0421000F">
      <w:start w:val="1"/>
      <w:numFmt w:val="decimal"/>
      <w:lvlText w:val="%1."/>
      <w:lvlJc w:val="left"/>
      <w:pPr>
        <w:ind w:left="1637" w:hanging="360"/>
      </w:pPr>
    </w:lvl>
    <w:lvl w:ilvl="1" w:tplc="04210003">
      <w:start w:val="1"/>
      <w:numFmt w:val="bullet"/>
      <w:lvlText w:val="o"/>
      <w:lvlJc w:val="left"/>
      <w:pPr>
        <w:ind w:left="2357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3077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797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4517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5237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957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677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7397" w:hanging="360"/>
      </w:pPr>
      <w:rPr>
        <w:rFonts w:ascii="Wingdings" w:hAnsi="Wingdings" w:hint="default"/>
      </w:rPr>
    </w:lvl>
  </w:abstractNum>
  <w:abstractNum w:abstractNumId="16">
    <w:nsid w:val="130319F4"/>
    <w:multiLevelType w:val="hybridMultilevel"/>
    <w:tmpl w:val="EAE63828"/>
    <w:lvl w:ilvl="0" w:tplc="0409000F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7">
    <w:nsid w:val="130C5D5B"/>
    <w:multiLevelType w:val="hybridMultilevel"/>
    <w:tmpl w:val="A6E2BB5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13137145"/>
    <w:multiLevelType w:val="hybridMultilevel"/>
    <w:tmpl w:val="C2DAC4CE"/>
    <w:lvl w:ilvl="0" w:tplc="1D547338">
      <w:start w:val="1"/>
      <w:numFmt w:val="decimal"/>
      <w:lvlText w:val="(%1)"/>
      <w:lvlJc w:val="left"/>
      <w:pPr>
        <w:ind w:left="220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23" w:hanging="360"/>
      </w:pPr>
    </w:lvl>
    <w:lvl w:ilvl="2" w:tplc="0409001B" w:tentative="1">
      <w:start w:val="1"/>
      <w:numFmt w:val="lowerRoman"/>
      <w:lvlText w:val="%3."/>
      <w:lvlJc w:val="right"/>
      <w:pPr>
        <w:ind w:left="3643" w:hanging="180"/>
      </w:pPr>
    </w:lvl>
    <w:lvl w:ilvl="3" w:tplc="0409000F" w:tentative="1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19">
    <w:nsid w:val="1367168C"/>
    <w:multiLevelType w:val="hybridMultilevel"/>
    <w:tmpl w:val="69E873C8"/>
    <w:lvl w:ilvl="0" w:tplc="E62245FC">
      <w:start w:val="1"/>
      <w:numFmt w:val="decimal"/>
      <w:lvlText w:val="(%1)"/>
      <w:lvlJc w:val="left"/>
      <w:pPr>
        <w:ind w:left="220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23" w:hanging="360"/>
      </w:pPr>
    </w:lvl>
    <w:lvl w:ilvl="2" w:tplc="0409001B" w:tentative="1">
      <w:start w:val="1"/>
      <w:numFmt w:val="lowerRoman"/>
      <w:lvlText w:val="%3."/>
      <w:lvlJc w:val="right"/>
      <w:pPr>
        <w:ind w:left="3643" w:hanging="180"/>
      </w:pPr>
    </w:lvl>
    <w:lvl w:ilvl="3" w:tplc="0409000F" w:tentative="1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20">
    <w:nsid w:val="13EC6A9E"/>
    <w:multiLevelType w:val="hybridMultilevel"/>
    <w:tmpl w:val="AFF27000"/>
    <w:lvl w:ilvl="0" w:tplc="8CA8AF2E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21">
    <w:nsid w:val="145A75C6"/>
    <w:multiLevelType w:val="hybridMultilevel"/>
    <w:tmpl w:val="D81E9154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14761BCB"/>
    <w:multiLevelType w:val="hybridMultilevel"/>
    <w:tmpl w:val="AFF27000"/>
    <w:lvl w:ilvl="0" w:tplc="8CA8AF2E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23">
    <w:nsid w:val="166130C2"/>
    <w:multiLevelType w:val="hybridMultilevel"/>
    <w:tmpl w:val="96CA5F76"/>
    <w:lvl w:ilvl="0" w:tplc="26B2E94C">
      <w:start w:val="1"/>
      <w:numFmt w:val="lowerLetter"/>
      <w:lvlText w:val="%1."/>
      <w:lvlJc w:val="left"/>
      <w:pPr>
        <w:ind w:left="148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03" w:hanging="360"/>
      </w:pPr>
    </w:lvl>
    <w:lvl w:ilvl="2" w:tplc="0409001B" w:tentative="1">
      <w:start w:val="1"/>
      <w:numFmt w:val="lowerRoman"/>
      <w:lvlText w:val="%3."/>
      <w:lvlJc w:val="right"/>
      <w:pPr>
        <w:ind w:left="2923" w:hanging="180"/>
      </w:pPr>
    </w:lvl>
    <w:lvl w:ilvl="3" w:tplc="0409000F" w:tentative="1">
      <w:start w:val="1"/>
      <w:numFmt w:val="decimal"/>
      <w:lvlText w:val="%4."/>
      <w:lvlJc w:val="left"/>
      <w:pPr>
        <w:ind w:left="3643" w:hanging="360"/>
      </w:pPr>
    </w:lvl>
    <w:lvl w:ilvl="4" w:tplc="04090019" w:tentative="1">
      <w:start w:val="1"/>
      <w:numFmt w:val="lowerLetter"/>
      <w:lvlText w:val="%5."/>
      <w:lvlJc w:val="left"/>
      <w:pPr>
        <w:ind w:left="4363" w:hanging="360"/>
      </w:pPr>
    </w:lvl>
    <w:lvl w:ilvl="5" w:tplc="0409001B" w:tentative="1">
      <w:start w:val="1"/>
      <w:numFmt w:val="lowerRoman"/>
      <w:lvlText w:val="%6."/>
      <w:lvlJc w:val="right"/>
      <w:pPr>
        <w:ind w:left="5083" w:hanging="180"/>
      </w:pPr>
    </w:lvl>
    <w:lvl w:ilvl="6" w:tplc="0409000F" w:tentative="1">
      <w:start w:val="1"/>
      <w:numFmt w:val="decimal"/>
      <w:lvlText w:val="%7."/>
      <w:lvlJc w:val="left"/>
      <w:pPr>
        <w:ind w:left="5803" w:hanging="360"/>
      </w:pPr>
    </w:lvl>
    <w:lvl w:ilvl="7" w:tplc="04090019" w:tentative="1">
      <w:start w:val="1"/>
      <w:numFmt w:val="lowerLetter"/>
      <w:lvlText w:val="%8."/>
      <w:lvlJc w:val="left"/>
      <w:pPr>
        <w:ind w:left="6523" w:hanging="360"/>
      </w:pPr>
    </w:lvl>
    <w:lvl w:ilvl="8" w:tplc="0409001B" w:tentative="1">
      <w:start w:val="1"/>
      <w:numFmt w:val="lowerRoman"/>
      <w:lvlText w:val="%9."/>
      <w:lvlJc w:val="right"/>
      <w:pPr>
        <w:ind w:left="7243" w:hanging="180"/>
      </w:pPr>
    </w:lvl>
  </w:abstractNum>
  <w:abstractNum w:abstractNumId="24">
    <w:nsid w:val="16B42338"/>
    <w:multiLevelType w:val="hybridMultilevel"/>
    <w:tmpl w:val="AFF27000"/>
    <w:lvl w:ilvl="0" w:tplc="8CA8AF2E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25">
    <w:nsid w:val="1BD57C2E"/>
    <w:multiLevelType w:val="hybridMultilevel"/>
    <w:tmpl w:val="31888EFC"/>
    <w:lvl w:ilvl="0" w:tplc="0409000F">
      <w:start w:val="1"/>
      <w:numFmt w:val="decimal"/>
      <w:lvlText w:val="%1."/>
      <w:lvlJc w:val="left"/>
      <w:pPr>
        <w:ind w:left="2715" w:hanging="360"/>
      </w:pPr>
    </w:lvl>
    <w:lvl w:ilvl="1" w:tplc="04090019" w:tentative="1">
      <w:start w:val="1"/>
      <w:numFmt w:val="lowerLetter"/>
      <w:lvlText w:val="%2."/>
      <w:lvlJc w:val="left"/>
      <w:pPr>
        <w:ind w:left="3435" w:hanging="360"/>
      </w:pPr>
    </w:lvl>
    <w:lvl w:ilvl="2" w:tplc="0409001B" w:tentative="1">
      <w:start w:val="1"/>
      <w:numFmt w:val="lowerRoman"/>
      <w:lvlText w:val="%3."/>
      <w:lvlJc w:val="right"/>
      <w:pPr>
        <w:ind w:left="4155" w:hanging="180"/>
      </w:pPr>
    </w:lvl>
    <w:lvl w:ilvl="3" w:tplc="0409000F" w:tentative="1">
      <w:start w:val="1"/>
      <w:numFmt w:val="decimal"/>
      <w:lvlText w:val="%4."/>
      <w:lvlJc w:val="left"/>
      <w:pPr>
        <w:ind w:left="4875" w:hanging="360"/>
      </w:pPr>
    </w:lvl>
    <w:lvl w:ilvl="4" w:tplc="04090019" w:tentative="1">
      <w:start w:val="1"/>
      <w:numFmt w:val="lowerLetter"/>
      <w:lvlText w:val="%5."/>
      <w:lvlJc w:val="left"/>
      <w:pPr>
        <w:ind w:left="5595" w:hanging="360"/>
      </w:pPr>
    </w:lvl>
    <w:lvl w:ilvl="5" w:tplc="0409001B" w:tentative="1">
      <w:start w:val="1"/>
      <w:numFmt w:val="lowerRoman"/>
      <w:lvlText w:val="%6."/>
      <w:lvlJc w:val="right"/>
      <w:pPr>
        <w:ind w:left="6315" w:hanging="180"/>
      </w:pPr>
    </w:lvl>
    <w:lvl w:ilvl="6" w:tplc="0409000F" w:tentative="1">
      <w:start w:val="1"/>
      <w:numFmt w:val="decimal"/>
      <w:lvlText w:val="%7."/>
      <w:lvlJc w:val="left"/>
      <w:pPr>
        <w:ind w:left="7035" w:hanging="360"/>
      </w:pPr>
    </w:lvl>
    <w:lvl w:ilvl="7" w:tplc="04090019" w:tentative="1">
      <w:start w:val="1"/>
      <w:numFmt w:val="lowerLetter"/>
      <w:lvlText w:val="%8."/>
      <w:lvlJc w:val="left"/>
      <w:pPr>
        <w:ind w:left="7755" w:hanging="360"/>
      </w:pPr>
    </w:lvl>
    <w:lvl w:ilvl="8" w:tplc="0409001B" w:tentative="1">
      <w:start w:val="1"/>
      <w:numFmt w:val="lowerRoman"/>
      <w:lvlText w:val="%9."/>
      <w:lvlJc w:val="right"/>
      <w:pPr>
        <w:ind w:left="8475" w:hanging="180"/>
      </w:pPr>
    </w:lvl>
  </w:abstractNum>
  <w:abstractNum w:abstractNumId="26">
    <w:nsid w:val="1C8E17E5"/>
    <w:multiLevelType w:val="hybridMultilevel"/>
    <w:tmpl w:val="6458F4F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1F5D7636"/>
    <w:multiLevelType w:val="hybridMultilevel"/>
    <w:tmpl w:val="6A268A3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1F635A27"/>
    <w:multiLevelType w:val="hybridMultilevel"/>
    <w:tmpl w:val="8A5A2D9E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9">
    <w:nsid w:val="1FAD7A37"/>
    <w:multiLevelType w:val="hybridMultilevel"/>
    <w:tmpl w:val="CCCE8E68"/>
    <w:lvl w:ilvl="0" w:tplc="AA6A2170">
      <w:start w:val="1"/>
      <w:numFmt w:val="lowerLetter"/>
      <w:lvlText w:val="%1."/>
      <w:lvlJc w:val="left"/>
      <w:pPr>
        <w:ind w:left="1284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004" w:hanging="360"/>
      </w:pPr>
    </w:lvl>
    <w:lvl w:ilvl="2" w:tplc="0409001B" w:tentative="1">
      <w:start w:val="1"/>
      <w:numFmt w:val="lowerRoman"/>
      <w:lvlText w:val="%3."/>
      <w:lvlJc w:val="right"/>
      <w:pPr>
        <w:ind w:left="2724" w:hanging="180"/>
      </w:pPr>
    </w:lvl>
    <w:lvl w:ilvl="3" w:tplc="0409000F" w:tentative="1">
      <w:start w:val="1"/>
      <w:numFmt w:val="decimal"/>
      <w:lvlText w:val="%4."/>
      <w:lvlJc w:val="left"/>
      <w:pPr>
        <w:ind w:left="3444" w:hanging="360"/>
      </w:pPr>
    </w:lvl>
    <w:lvl w:ilvl="4" w:tplc="04090019" w:tentative="1">
      <w:start w:val="1"/>
      <w:numFmt w:val="lowerLetter"/>
      <w:lvlText w:val="%5."/>
      <w:lvlJc w:val="left"/>
      <w:pPr>
        <w:ind w:left="4164" w:hanging="360"/>
      </w:pPr>
    </w:lvl>
    <w:lvl w:ilvl="5" w:tplc="0409001B" w:tentative="1">
      <w:start w:val="1"/>
      <w:numFmt w:val="lowerRoman"/>
      <w:lvlText w:val="%6."/>
      <w:lvlJc w:val="right"/>
      <w:pPr>
        <w:ind w:left="4884" w:hanging="180"/>
      </w:pPr>
    </w:lvl>
    <w:lvl w:ilvl="6" w:tplc="0409000F" w:tentative="1">
      <w:start w:val="1"/>
      <w:numFmt w:val="decimal"/>
      <w:lvlText w:val="%7."/>
      <w:lvlJc w:val="left"/>
      <w:pPr>
        <w:ind w:left="5604" w:hanging="360"/>
      </w:pPr>
    </w:lvl>
    <w:lvl w:ilvl="7" w:tplc="04090019" w:tentative="1">
      <w:start w:val="1"/>
      <w:numFmt w:val="lowerLetter"/>
      <w:lvlText w:val="%8."/>
      <w:lvlJc w:val="left"/>
      <w:pPr>
        <w:ind w:left="6324" w:hanging="360"/>
      </w:pPr>
    </w:lvl>
    <w:lvl w:ilvl="8" w:tplc="0409001B" w:tentative="1">
      <w:start w:val="1"/>
      <w:numFmt w:val="lowerRoman"/>
      <w:lvlText w:val="%9."/>
      <w:lvlJc w:val="right"/>
      <w:pPr>
        <w:ind w:left="7044" w:hanging="180"/>
      </w:pPr>
    </w:lvl>
  </w:abstractNum>
  <w:abstractNum w:abstractNumId="30">
    <w:nsid w:val="21B31392"/>
    <w:multiLevelType w:val="hybridMultilevel"/>
    <w:tmpl w:val="35E4F638"/>
    <w:lvl w:ilvl="0" w:tplc="04210019">
      <w:start w:val="1"/>
      <w:numFmt w:val="lowerLetter"/>
      <w:lvlText w:val="%1."/>
      <w:lvlJc w:val="left"/>
      <w:pPr>
        <w:ind w:left="2520" w:hanging="360"/>
      </w:pPr>
    </w:lvl>
    <w:lvl w:ilvl="1" w:tplc="04210019" w:tentative="1">
      <w:start w:val="1"/>
      <w:numFmt w:val="lowerLetter"/>
      <w:lvlText w:val="%2."/>
      <w:lvlJc w:val="left"/>
      <w:pPr>
        <w:ind w:left="3240" w:hanging="360"/>
      </w:pPr>
    </w:lvl>
    <w:lvl w:ilvl="2" w:tplc="0421001B" w:tentative="1">
      <w:start w:val="1"/>
      <w:numFmt w:val="lowerRoman"/>
      <w:lvlText w:val="%3."/>
      <w:lvlJc w:val="right"/>
      <w:pPr>
        <w:ind w:left="3960" w:hanging="180"/>
      </w:p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1">
    <w:nsid w:val="2226406C"/>
    <w:multiLevelType w:val="hybridMultilevel"/>
    <w:tmpl w:val="1B88B5D4"/>
    <w:lvl w:ilvl="0" w:tplc="8CA8AF2E">
      <w:start w:val="1"/>
      <w:numFmt w:val="decimal"/>
      <w:lvlText w:val="(%1)"/>
      <w:lvlJc w:val="left"/>
      <w:pPr>
        <w:ind w:left="25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32">
    <w:nsid w:val="26B82A0B"/>
    <w:multiLevelType w:val="hybridMultilevel"/>
    <w:tmpl w:val="7DC0B18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28D418B2"/>
    <w:multiLevelType w:val="hybridMultilevel"/>
    <w:tmpl w:val="E09C41F2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4">
    <w:nsid w:val="2CA2045E"/>
    <w:multiLevelType w:val="hybridMultilevel"/>
    <w:tmpl w:val="3F3EB6DE"/>
    <w:lvl w:ilvl="0" w:tplc="167C01CC">
      <w:start w:val="1"/>
      <w:numFmt w:val="decimal"/>
      <w:lvlText w:val="(%1)"/>
      <w:lvlJc w:val="left"/>
      <w:pPr>
        <w:ind w:left="220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923" w:hanging="360"/>
      </w:pPr>
    </w:lvl>
    <w:lvl w:ilvl="2" w:tplc="0409001B" w:tentative="1">
      <w:start w:val="1"/>
      <w:numFmt w:val="lowerRoman"/>
      <w:lvlText w:val="%3."/>
      <w:lvlJc w:val="right"/>
      <w:pPr>
        <w:ind w:left="3643" w:hanging="180"/>
      </w:pPr>
    </w:lvl>
    <w:lvl w:ilvl="3" w:tplc="0409000F" w:tentative="1">
      <w:start w:val="1"/>
      <w:numFmt w:val="decimal"/>
      <w:lvlText w:val="%4."/>
      <w:lvlJc w:val="left"/>
      <w:pPr>
        <w:ind w:left="4363" w:hanging="360"/>
      </w:pPr>
    </w:lvl>
    <w:lvl w:ilvl="4" w:tplc="04090019" w:tentative="1">
      <w:start w:val="1"/>
      <w:numFmt w:val="lowerLetter"/>
      <w:lvlText w:val="%5."/>
      <w:lvlJc w:val="left"/>
      <w:pPr>
        <w:ind w:left="5083" w:hanging="360"/>
      </w:pPr>
    </w:lvl>
    <w:lvl w:ilvl="5" w:tplc="0409001B" w:tentative="1">
      <w:start w:val="1"/>
      <w:numFmt w:val="lowerRoman"/>
      <w:lvlText w:val="%6."/>
      <w:lvlJc w:val="right"/>
      <w:pPr>
        <w:ind w:left="5803" w:hanging="180"/>
      </w:pPr>
    </w:lvl>
    <w:lvl w:ilvl="6" w:tplc="0409000F" w:tentative="1">
      <w:start w:val="1"/>
      <w:numFmt w:val="decimal"/>
      <w:lvlText w:val="%7."/>
      <w:lvlJc w:val="left"/>
      <w:pPr>
        <w:ind w:left="6523" w:hanging="360"/>
      </w:pPr>
    </w:lvl>
    <w:lvl w:ilvl="7" w:tplc="04090019" w:tentative="1">
      <w:start w:val="1"/>
      <w:numFmt w:val="lowerLetter"/>
      <w:lvlText w:val="%8."/>
      <w:lvlJc w:val="left"/>
      <w:pPr>
        <w:ind w:left="7243" w:hanging="360"/>
      </w:pPr>
    </w:lvl>
    <w:lvl w:ilvl="8" w:tplc="0409001B" w:tentative="1">
      <w:start w:val="1"/>
      <w:numFmt w:val="lowerRoman"/>
      <w:lvlText w:val="%9."/>
      <w:lvlJc w:val="right"/>
      <w:pPr>
        <w:ind w:left="7963" w:hanging="180"/>
      </w:pPr>
    </w:lvl>
  </w:abstractNum>
  <w:abstractNum w:abstractNumId="35">
    <w:nsid w:val="2DF01472"/>
    <w:multiLevelType w:val="hybridMultilevel"/>
    <w:tmpl w:val="129E8E34"/>
    <w:lvl w:ilvl="0" w:tplc="05C258C2">
      <w:start w:val="1"/>
      <w:numFmt w:val="lowerLetter"/>
      <w:lvlText w:val="%1."/>
      <w:lvlJc w:val="left"/>
      <w:pPr>
        <w:ind w:left="25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8CA8AF2E">
      <w:start w:val="1"/>
      <w:numFmt w:val="decimal"/>
      <w:lvlText w:val="(%3)"/>
      <w:lvlJc w:val="left"/>
      <w:pPr>
        <w:ind w:left="3960" w:hanging="18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6">
    <w:nsid w:val="2E012B05"/>
    <w:multiLevelType w:val="hybridMultilevel"/>
    <w:tmpl w:val="3EA4AEE4"/>
    <w:lvl w:ilvl="0" w:tplc="04210019">
      <w:start w:val="1"/>
      <w:numFmt w:val="lowerLetter"/>
      <w:lvlText w:val="%1."/>
      <w:lvlJc w:val="left"/>
      <w:pPr>
        <w:ind w:left="2149" w:hanging="360"/>
      </w:pPr>
    </w:lvl>
    <w:lvl w:ilvl="1" w:tplc="04090019" w:tentative="1">
      <w:start w:val="1"/>
      <w:numFmt w:val="lowerLetter"/>
      <w:lvlText w:val="%2."/>
      <w:lvlJc w:val="left"/>
      <w:pPr>
        <w:ind w:left="2869" w:hanging="360"/>
      </w:pPr>
    </w:lvl>
    <w:lvl w:ilvl="2" w:tplc="0409001B" w:tentative="1">
      <w:start w:val="1"/>
      <w:numFmt w:val="lowerRoman"/>
      <w:lvlText w:val="%3."/>
      <w:lvlJc w:val="right"/>
      <w:pPr>
        <w:ind w:left="3589" w:hanging="180"/>
      </w:pPr>
    </w:lvl>
    <w:lvl w:ilvl="3" w:tplc="0409000F" w:tentative="1">
      <w:start w:val="1"/>
      <w:numFmt w:val="decimal"/>
      <w:lvlText w:val="%4."/>
      <w:lvlJc w:val="left"/>
      <w:pPr>
        <w:ind w:left="4309" w:hanging="360"/>
      </w:pPr>
    </w:lvl>
    <w:lvl w:ilvl="4" w:tplc="04090019" w:tentative="1">
      <w:start w:val="1"/>
      <w:numFmt w:val="lowerLetter"/>
      <w:lvlText w:val="%5."/>
      <w:lvlJc w:val="left"/>
      <w:pPr>
        <w:ind w:left="5029" w:hanging="360"/>
      </w:pPr>
    </w:lvl>
    <w:lvl w:ilvl="5" w:tplc="0409001B" w:tentative="1">
      <w:start w:val="1"/>
      <w:numFmt w:val="lowerRoman"/>
      <w:lvlText w:val="%6."/>
      <w:lvlJc w:val="right"/>
      <w:pPr>
        <w:ind w:left="5749" w:hanging="180"/>
      </w:pPr>
    </w:lvl>
    <w:lvl w:ilvl="6" w:tplc="0409000F" w:tentative="1">
      <w:start w:val="1"/>
      <w:numFmt w:val="decimal"/>
      <w:lvlText w:val="%7."/>
      <w:lvlJc w:val="left"/>
      <w:pPr>
        <w:ind w:left="6469" w:hanging="360"/>
      </w:pPr>
    </w:lvl>
    <w:lvl w:ilvl="7" w:tplc="04090019" w:tentative="1">
      <w:start w:val="1"/>
      <w:numFmt w:val="lowerLetter"/>
      <w:lvlText w:val="%8."/>
      <w:lvlJc w:val="left"/>
      <w:pPr>
        <w:ind w:left="7189" w:hanging="360"/>
      </w:pPr>
    </w:lvl>
    <w:lvl w:ilvl="8" w:tplc="0409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37">
    <w:nsid w:val="308527E0"/>
    <w:multiLevelType w:val="hybridMultilevel"/>
    <w:tmpl w:val="F978F3F0"/>
    <w:lvl w:ilvl="0" w:tplc="8CA8AF2E">
      <w:start w:val="1"/>
      <w:numFmt w:val="decimal"/>
      <w:lvlText w:val="(%1)"/>
      <w:lvlJc w:val="left"/>
      <w:pPr>
        <w:ind w:left="25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38">
    <w:nsid w:val="30C361ED"/>
    <w:multiLevelType w:val="hybridMultilevel"/>
    <w:tmpl w:val="7A521760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9">
    <w:nsid w:val="32BC1516"/>
    <w:multiLevelType w:val="hybridMultilevel"/>
    <w:tmpl w:val="99BE81E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32ED5A2C"/>
    <w:multiLevelType w:val="hybridMultilevel"/>
    <w:tmpl w:val="C53C2CC6"/>
    <w:lvl w:ilvl="0" w:tplc="F07A07C4">
      <w:start w:val="1"/>
      <w:numFmt w:val="decimal"/>
      <w:lvlText w:val="(%1)"/>
      <w:lvlJc w:val="left"/>
      <w:pPr>
        <w:ind w:left="2520" w:hanging="360"/>
      </w:pPr>
      <w:rPr>
        <w:rFonts w:ascii="Times New Roman" w:eastAsiaTheme="minorEastAsia" w:hAnsi="Times New Roman" w:cs="Times New Roman"/>
      </w:rPr>
    </w:lvl>
    <w:lvl w:ilvl="1" w:tplc="1FDEEC54">
      <w:start w:val="1"/>
      <w:numFmt w:val="lowerLetter"/>
      <w:lvlText w:val="(%2)"/>
      <w:lvlJc w:val="left"/>
      <w:pPr>
        <w:ind w:left="3240" w:hanging="360"/>
      </w:pPr>
      <w:rPr>
        <w:rFonts w:hint="default"/>
      </w:rPr>
    </w:lvl>
    <w:lvl w:ilvl="2" w:tplc="A4A85326">
      <w:start w:val="1"/>
      <w:numFmt w:val="lowerLetter"/>
      <w:lvlText w:val="%3."/>
      <w:lvlJc w:val="left"/>
      <w:pPr>
        <w:ind w:left="1495" w:hanging="360"/>
      </w:pPr>
      <w:rPr>
        <w:rFonts w:ascii="Times New Roman" w:eastAsiaTheme="minorEastAsia" w:hAnsi="Times New Roman" w:cs="Times New Roman"/>
        <w:i w:val="0"/>
      </w:r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41">
    <w:nsid w:val="34414E62"/>
    <w:multiLevelType w:val="hybridMultilevel"/>
    <w:tmpl w:val="9B30F5F2"/>
    <w:lvl w:ilvl="0" w:tplc="8CA8AF2E">
      <w:start w:val="1"/>
      <w:numFmt w:val="decimal"/>
      <w:lvlText w:val="(%1)"/>
      <w:lvlJc w:val="left"/>
      <w:pPr>
        <w:ind w:left="25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42">
    <w:nsid w:val="34F01F77"/>
    <w:multiLevelType w:val="hybridMultilevel"/>
    <w:tmpl w:val="AA74CC2C"/>
    <w:lvl w:ilvl="0" w:tplc="56C4FD50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43">
    <w:nsid w:val="373F33DB"/>
    <w:multiLevelType w:val="hybridMultilevel"/>
    <w:tmpl w:val="9BFA754E"/>
    <w:lvl w:ilvl="0" w:tplc="8CA8AF2E">
      <w:start w:val="1"/>
      <w:numFmt w:val="decimal"/>
      <w:lvlText w:val="(%1)"/>
      <w:lvlJc w:val="left"/>
      <w:pPr>
        <w:ind w:left="25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44">
    <w:nsid w:val="37CB2043"/>
    <w:multiLevelType w:val="hybridMultilevel"/>
    <w:tmpl w:val="AFF27000"/>
    <w:lvl w:ilvl="0" w:tplc="8CA8AF2E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45">
    <w:nsid w:val="38E904FE"/>
    <w:multiLevelType w:val="hybridMultilevel"/>
    <w:tmpl w:val="7280030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>
    <w:nsid w:val="3E033A5E"/>
    <w:multiLevelType w:val="hybridMultilevel"/>
    <w:tmpl w:val="35E4F638"/>
    <w:lvl w:ilvl="0" w:tplc="04210019">
      <w:start w:val="1"/>
      <w:numFmt w:val="lowerLetter"/>
      <w:lvlText w:val="%1."/>
      <w:lvlJc w:val="left"/>
      <w:pPr>
        <w:ind w:left="2520" w:hanging="360"/>
      </w:pPr>
    </w:lvl>
    <w:lvl w:ilvl="1" w:tplc="04210019" w:tentative="1">
      <w:start w:val="1"/>
      <w:numFmt w:val="lowerLetter"/>
      <w:lvlText w:val="%2."/>
      <w:lvlJc w:val="left"/>
      <w:pPr>
        <w:ind w:left="3240" w:hanging="360"/>
      </w:pPr>
    </w:lvl>
    <w:lvl w:ilvl="2" w:tplc="0421001B" w:tentative="1">
      <w:start w:val="1"/>
      <w:numFmt w:val="lowerRoman"/>
      <w:lvlText w:val="%3."/>
      <w:lvlJc w:val="right"/>
      <w:pPr>
        <w:ind w:left="3960" w:hanging="180"/>
      </w:p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47">
    <w:nsid w:val="3EE471F3"/>
    <w:multiLevelType w:val="hybridMultilevel"/>
    <w:tmpl w:val="5324E82C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3F502FFE"/>
    <w:multiLevelType w:val="hybridMultilevel"/>
    <w:tmpl w:val="CCCE8E68"/>
    <w:lvl w:ilvl="0" w:tplc="AA6A2170">
      <w:start w:val="1"/>
      <w:numFmt w:val="lowerLetter"/>
      <w:lvlText w:val="%1."/>
      <w:lvlJc w:val="left"/>
      <w:pPr>
        <w:ind w:left="1284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004" w:hanging="360"/>
      </w:pPr>
    </w:lvl>
    <w:lvl w:ilvl="2" w:tplc="0409001B" w:tentative="1">
      <w:start w:val="1"/>
      <w:numFmt w:val="lowerRoman"/>
      <w:lvlText w:val="%3."/>
      <w:lvlJc w:val="right"/>
      <w:pPr>
        <w:ind w:left="2724" w:hanging="180"/>
      </w:pPr>
    </w:lvl>
    <w:lvl w:ilvl="3" w:tplc="0409000F" w:tentative="1">
      <w:start w:val="1"/>
      <w:numFmt w:val="decimal"/>
      <w:lvlText w:val="%4."/>
      <w:lvlJc w:val="left"/>
      <w:pPr>
        <w:ind w:left="3444" w:hanging="360"/>
      </w:pPr>
    </w:lvl>
    <w:lvl w:ilvl="4" w:tplc="04090019" w:tentative="1">
      <w:start w:val="1"/>
      <w:numFmt w:val="lowerLetter"/>
      <w:lvlText w:val="%5."/>
      <w:lvlJc w:val="left"/>
      <w:pPr>
        <w:ind w:left="4164" w:hanging="360"/>
      </w:pPr>
    </w:lvl>
    <w:lvl w:ilvl="5" w:tplc="0409001B" w:tentative="1">
      <w:start w:val="1"/>
      <w:numFmt w:val="lowerRoman"/>
      <w:lvlText w:val="%6."/>
      <w:lvlJc w:val="right"/>
      <w:pPr>
        <w:ind w:left="4884" w:hanging="180"/>
      </w:pPr>
    </w:lvl>
    <w:lvl w:ilvl="6" w:tplc="0409000F" w:tentative="1">
      <w:start w:val="1"/>
      <w:numFmt w:val="decimal"/>
      <w:lvlText w:val="%7."/>
      <w:lvlJc w:val="left"/>
      <w:pPr>
        <w:ind w:left="5604" w:hanging="360"/>
      </w:pPr>
    </w:lvl>
    <w:lvl w:ilvl="7" w:tplc="04090019" w:tentative="1">
      <w:start w:val="1"/>
      <w:numFmt w:val="lowerLetter"/>
      <w:lvlText w:val="%8."/>
      <w:lvlJc w:val="left"/>
      <w:pPr>
        <w:ind w:left="6324" w:hanging="360"/>
      </w:pPr>
    </w:lvl>
    <w:lvl w:ilvl="8" w:tplc="0409001B" w:tentative="1">
      <w:start w:val="1"/>
      <w:numFmt w:val="lowerRoman"/>
      <w:lvlText w:val="%9."/>
      <w:lvlJc w:val="right"/>
      <w:pPr>
        <w:ind w:left="7044" w:hanging="180"/>
      </w:pPr>
    </w:lvl>
  </w:abstractNum>
  <w:abstractNum w:abstractNumId="49">
    <w:nsid w:val="3F6D080B"/>
    <w:multiLevelType w:val="hybridMultilevel"/>
    <w:tmpl w:val="35E4F638"/>
    <w:lvl w:ilvl="0" w:tplc="04210019">
      <w:start w:val="1"/>
      <w:numFmt w:val="lowerLetter"/>
      <w:lvlText w:val="%1."/>
      <w:lvlJc w:val="left"/>
      <w:pPr>
        <w:ind w:left="2520" w:hanging="360"/>
      </w:pPr>
    </w:lvl>
    <w:lvl w:ilvl="1" w:tplc="04210019" w:tentative="1">
      <w:start w:val="1"/>
      <w:numFmt w:val="lowerLetter"/>
      <w:lvlText w:val="%2."/>
      <w:lvlJc w:val="left"/>
      <w:pPr>
        <w:ind w:left="3240" w:hanging="360"/>
      </w:pPr>
    </w:lvl>
    <w:lvl w:ilvl="2" w:tplc="0421001B" w:tentative="1">
      <w:start w:val="1"/>
      <w:numFmt w:val="lowerRoman"/>
      <w:lvlText w:val="%3."/>
      <w:lvlJc w:val="right"/>
      <w:pPr>
        <w:ind w:left="3960" w:hanging="180"/>
      </w:p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50">
    <w:nsid w:val="3FAF5FD3"/>
    <w:multiLevelType w:val="hybridMultilevel"/>
    <w:tmpl w:val="35E287B0"/>
    <w:lvl w:ilvl="0" w:tplc="FD1CC990">
      <w:start w:val="1"/>
      <w:numFmt w:val="decimal"/>
      <w:lvlText w:val="%1."/>
      <w:lvlJc w:val="left"/>
      <w:pPr>
        <w:ind w:left="12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4" w:hanging="360"/>
      </w:pPr>
    </w:lvl>
    <w:lvl w:ilvl="2" w:tplc="0409001B" w:tentative="1">
      <w:start w:val="1"/>
      <w:numFmt w:val="lowerRoman"/>
      <w:lvlText w:val="%3."/>
      <w:lvlJc w:val="right"/>
      <w:pPr>
        <w:ind w:left="2724" w:hanging="180"/>
      </w:pPr>
    </w:lvl>
    <w:lvl w:ilvl="3" w:tplc="0409000F" w:tentative="1">
      <w:start w:val="1"/>
      <w:numFmt w:val="decimal"/>
      <w:lvlText w:val="%4."/>
      <w:lvlJc w:val="left"/>
      <w:pPr>
        <w:ind w:left="3444" w:hanging="360"/>
      </w:pPr>
    </w:lvl>
    <w:lvl w:ilvl="4" w:tplc="04090019" w:tentative="1">
      <w:start w:val="1"/>
      <w:numFmt w:val="lowerLetter"/>
      <w:lvlText w:val="%5."/>
      <w:lvlJc w:val="left"/>
      <w:pPr>
        <w:ind w:left="4164" w:hanging="360"/>
      </w:pPr>
    </w:lvl>
    <w:lvl w:ilvl="5" w:tplc="0409001B" w:tentative="1">
      <w:start w:val="1"/>
      <w:numFmt w:val="lowerRoman"/>
      <w:lvlText w:val="%6."/>
      <w:lvlJc w:val="right"/>
      <w:pPr>
        <w:ind w:left="4884" w:hanging="180"/>
      </w:pPr>
    </w:lvl>
    <w:lvl w:ilvl="6" w:tplc="0409000F" w:tentative="1">
      <w:start w:val="1"/>
      <w:numFmt w:val="decimal"/>
      <w:lvlText w:val="%7."/>
      <w:lvlJc w:val="left"/>
      <w:pPr>
        <w:ind w:left="5604" w:hanging="360"/>
      </w:pPr>
    </w:lvl>
    <w:lvl w:ilvl="7" w:tplc="04090019" w:tentative="1">
      <w:start w:val="1"/>
      <w:numFmt w:val="lowerLetter"/>
      <w:lvlText w:val="%8."/>
      <w:lvlJc w:val="left"/>
      <w:pPr>
        <w:ind w:left="6324" w:hanging="360"/>
      </w:pPr>
    </w:lvl>
    <w:lvl w:ilvl="8" w:tplc="0409001B" w:tentative="1">
      <w:start w:val="1"/>
      <w:numFmt w:val="lowerRoman"/>
      <w:lvlText w:val="%9."/>
      <w:lvlJc w:val="right"/>
      <w:pPr>
        <w:ind w:left="7044" w:hanging="180"/>
      </w:pPr>
    </w:lvl>
  </w:abstractNum>
  <w:abstractNum w:abstractNumId="51">
    <w:nsid w:val="4111648B"/>
    <w:multiLevelType w:val="hybridMultilevel"/>
    <w:tmpl w:val="3EA4AEE4"/>
    <w:lvl w:ilvl="0" w:tplc="04210019">
      <w:start w:val="1"/>
      <w:numFmt w:val="lowerLetter"/>
      <w:lvlText w:val="%1."/>
      <w:lvlJc w:val="left"/>
      <w:pPr>
        <w:ind w:left="2149" w:hanging="360"/>
      </w:pPr>
    </w:lvl>
    <w:lvl w:ilvl="1" w:tplc="04090019" w:tentative="1">
      <w:start w:val="1"/>
      <w:numFmt w:val="lowerLetter"/>
      <w:lvlText w:val="%2."/>
      <w:lvlJc w:val="left"/>
      <w:pPr>
        <w:ind w:left="2869" w:hanging="360"/>
      </w:pPr>
    </w:lvl>
    <w:lvl w:ilvl="2" w:tplc="0409001B" w:tentative="1">
      <w:start w:val="1"/>
      <w:numFmt w:val="lowerRoman"/>
      <w:lvlText w:val="%3."/>
      <w:lvlJc w:val="right"/>
      <w:pPr>
        <w:ind w:left="3589" w:hanging="180"/>
      </w:pPr>
    </w:lvl>
    <w:lvl w:ilvl="3" w:tplc="0409000F" w:tentative="1">
      <w:start w:val="1"/>
      <w:numFmt w:val="decimal"/>
      <w:lvlText w:val="%4."/>
      <w:lvlJc w:val="left"/>
      <w:pPr>
        <w:ind w:left="4309" w:hanging="360"/>
      </w:pPr>
    </w:lvl>
    <w:lvl w:ilvl="4" w:tplc="04090019" w:tentative="1">
      <w:start w:val="1"/>
      <w:numFmt w:val="lowerLetter"/>
      <w:lvlText w:val="%5."/>
      <w:lvlJc w:val="left"/>
      <w:pPr>
        <w:ind w:left="5029" w:hanging="360"/>
      </w:pPr>
    </w:lvl>
    <w:lvl w:ilvl="5" w:tplc="0409001B" w:tentative="1">
      <w:start w:val="1"/>
      <w:numFmt w:val="lowerRoman"/>
      <w:lvlText w:val="%6."/>
      <w:lvlJc w:val="right"/>
      <w:pPr>
        <w:ind w:left="5749" w:hanging="180"/>
      </w:pPr>
    </w:lvl>
    <w:lvl w:ilvl="6" w:tplc="0409000F" w:tentative="1">
      <w:start w:val="1"/>
      <w:numFmt w:val="decimal"/>
      <w:lvlText w:val="%7."/>
      <w:lvlJc w:val="left"/>
      <w:pPr>
        <w:ind w:left="6469" w:hanging="360"/>
      </w:pPr>
    </w:lvl>
    <w:lvl w:ilvl="7" w:tplc="04090019" w:tentative="1">
      <w:start w:val="1"/>
      <w:numFmt w:val="lowerLetter"/>
      <w:lvlText w:val="%8."/>
      <w:lvlJc w:val="left"/>
      <w:pPr>
        <w:ind w:left="7189" w:hanging="360"/>
      </w:pPr>
    </w:lvl>
    <w:lvl w:ilvl="8" w:tplc="0409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52">
    <w:nsid w:val="4342769F"/>
    <w:multiLevelType w:val="hybridMultilevel"/>
    <w:tmpl w:val="383A5290"/>
    <w:lvl w:ilvl="0" w:tplc="D9FC3914">
      <w:start w:val="1"/>
      <w:numFmt w:val="decimal"/>
      <w:lvlText w:val="%1."/>
      <w:lvlJc w:val="left"/>
      <w:pPr>
        <w:ind w:left="12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4" w:hanging="360"/>
      </w:pPr>
    </w:lvl>
    <w:lvl w:ilvl="2" w:tplc="0409001B" w:tentative="1">
      <w:start w:val="1"/>
      <w:numFmt w:val="lowerRoman"/>
      <w:lvlText w:val="%3."/>
      <w:lvlJc w:val="right"/>
      <w:pPr>
        <w:ind w:left="2724" w:hanging="180"/>
      </w:pPr>
    </w:lvl>
    <w:lvl w:ilvl="3" w:tplc="0409000F" w:tentative="1">
      <w:start w:val="1"/>
      <w:numFmt w:val="decimal"/>
      <w:lvlText w:val="%4."/>
      <w:lvlJc w:val="left"/>
      <w:pPr>
        <w:ind w:left="3444" w:hanging="360"/>
      </w:pPr>
    </w:lvl>
    <w:lvl w:ilvl="4" w:tplc="04090019" w:tentative="1">
      <w:start w:val="1"/>
      <w:numFmt w:val="lowerLetter"/>
      <w:lvlText w:val="%5."/>
      <w:lvlJc w:val="left"/>
      <w:pPr>
        <w:ind w:left="4164" w:hanging="360"/>
      </w:pPr>
    </w:lvl>
    <w:lvl w:ilvl="5" w:tplc="0409001B" w:tentative="1">
      <w:start w:val="1"/>
      <w:numFmt w:val="lowerRoman"/>
      <w:lvlText w:val="%6."/>
      <w:lvlJc w:val="right"/>
      <w:pPr>
        <w:ind w:left="4884" w:hanging="180"/>
      </w:pPr>
    </w:lvl>
    <w:lvl w:ilvl="6" w:tplc="0409000F" w:tentative="1">
      <w:start w:val="1"/>
      <w:numFmt w:val="decimal"/>
      <w:lvlText w:val="%7."/>
      <w:lvlJc w:val="left"/>
      <w:pPr>
        <w:ind w:left="5604" w:hanging="360"/>
      </w:pPr>
    </w:lvl>
    <w:lvl w:ilvl="7" w:tplc="04090019" w:tentative="1">
      <w:start w:val="1"/>
      <w:numFmt w:val="lowerLetter"/>
      <w:lvlText w:val="%8."/>
      <w:lvlJc w:val="left"/>
      <w:pPr>
        <w:ind w:left="6324" w:hanging="360"/>
      </w:pPr>
    </w:lvl>
    <w:lvl w:ilvl="8" w:tplc="0409001B" w:tentative="1">
      <w:start w:val="1"/>
      <w:numFmt w:val="lowerRoman"/>
      <w:lvlText w:val="%9."/>
      <w:lvlJc w:val="right"/>
      <w:pPr>
        <w:ind w:left="7044" w:hanging="180"/>
      </w:pPr>
    </w:lvl>
  </w:abstractNum>
  <w:abstractNum w:abstractNumId="53">
    <w:nsid w:val="44455E56"/>
    <w:multiLevelType w:val="hybridMultilevel"/>
    <w:tmpl w:val="A0E04BB4"/>
    <w:lvl w:ilvl="0" w:tplc="8CA8AF2E">
      <w:start w:val="1"/>
      <w:numFmt w:val="decimal"/>
      <w:lvlText w:val="(%1)"/>
      <w:lvlJc w:val="left"/>
      <w:pPr>
        <w:ind w:left="32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3960" w:hanging="360"/>
      </w:pPr>
    </w:lvl>
    <w:lvl w:ilvl="2" w:tplc="0421001B" w:tentative="1">
      <w:start w:val="1"/>
      <w:numFmt w:val="lowerRoman"/>
      <w:lvlText w:val="%3."/>
      <w:lvlJc w:val="right"/>
      <w:pPr>
        <w:ind w:left="4680" w:hanging="180"/>
      </w:pPr>
    </w:lvl>
    <w:lvl w:ilvl="3" w:tplc="0421000F" w:tentative="1">
      <w:start w:val="1"/>
      <w:numFmt w:val="decimal"/>
      <w:lvlText w:val="%4."/>
      <w:lvlJc w:val="left"/>
      <w:pPr>
        <w:ind w:left="5400" w:hanging="360"/>
      </w:pPr>
    </w:lvl>
    <w:lvl w:ilvl="4" w:tplc="04210019" w:tentative="1">
      <w:start w:val="1"/>
      <w:numFmt w:val="lowerLetter"/>
      <w:lvlText w:val="%5."/>
      <w:lvlJc w:val="left"/>
      <w:pPr>
        <w:ind w:left="6120" w:hanging="360"/>
      </w:pPr>
    </w:lvl>
    <w:lvl w:ilvl="5" w:tplc="0421001B" w:tentative="1">
      <w:start w:val="1"/>
      <w:numFmt w:val="lowerRoman"/>
      <w:lvlText w:val="%6."/>
      <w:lvlJc w:val="right"/>
      <w:pPr>
        <w:ind w:left="6840" w:hanging="180"/>
      </w:pPr>
    </w:lvl>
    <w:lvl w:ilvl="6" w:tplc="0421000F" w:tentative="1">
      <w:start w:val="1"/>
      <w:numFmt w:val="decimal"/>
      <w:lvlText w:val="%7."/>
      <w:lvlJc w:val="left"/>
      <w:pPr>
        <w:ind w:left="7560" w:hanging="360"/>
      </w:pPr>
    </w:lvl>
    <w:lvl w:ilvl="7" w:tplc="04210019">
      <w:start w:val="1"/>
      <w:numFmt w:val="lowerLetter"/>
      <w:lvlText w:val="%8."/>
      <w:lvlJc w:val="left"/>
      <w:pPr>
        <w:ind w:left="8280" w:hanging="360"/>
      </w:pPr>
    </w:lvl>
    <w:lvl w:ilvl="8" w:tplc="0421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54">
    <w:nsid w:val="44564B88"/>
    <w:multiLevelType w:val="hybridMultilevel"/>
    <w:tmpl w:val="54FA93F4"/>
    <w:lvl w:ilvl="0" w:tplc="FB64E02A">
      <w:start w:val="1"/>
      <w:numFmt w:val="lowerLetter"/>
      <w:lvlText w:val="%1."/>
      <w:lvlJc w:val="left"/>
      <w:pPr>
        <w:ind w:left="1483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203" w:hanging="360"/>
      </w:pPr>
    </w:lvl>
    <w:lvl w:ilvl="2" w:tplc="0421001B" w:tentative="1">
      <w:start w:val="1"/>
      <w:numFmt w:val="lowerRoman"/>
      <w:lvlText w:val="%3."/>
      <w:lvlJc w:val="right"/>
      <w:pPr>
        <w:ind w:left="2923" w:hanging="180"/>
      </w:pPr>
    </w:lvl>
    <w:lvl w:ilvl="3" w:tplc="0421000F" w:tentative="1">
      <w:start w:val="1"/>
      <w:numFmt w:val="decimal"/>
      <w:lvlText w:val="%4."/>
      <w:lvlJc w:val="left"/>
      <w:pPr>
        <w:ind w:left="3643" w:hanging="360"/>
      </w:pPr>
    </w:lvl>
    <w:lvl w:ilvl="4" w:tplc="04210019" w:tentative="1">
      <w:start w:val="1"/>
      <w:numFmt w:val="lowerLetter"/>
      <w:lvlText w:val="%5."/>
      <w:lvlJc w:val="left"/>
      <w:pPr>
        <w:ind w:left="4363" w:hanging="360"/>
      </w:pPr>
    </w:lvl>
    <w:lvl w:ilvl="5" w:tplc="0421001B" w:tentative="1">
      <w:start w:val="1"/>
      <w:numFmt w:val="lowerRoman"/>
      <w:lvlText w:val="%6."/>
      <w:lvlJc w:val="right"/>
      <w:pPr>
        <w:ind w:left="5083" w:hanging="180"/>
      </w:pPr>
    </w:lvl>
    <w:lvl w:ilvl="6" w:tplc="0421000F" w:tentative="1">
      <w:start w:val="1"/>
      <w:numFmt w:val="decimal"/>
      <w:lvlText w:val="%7."/>
      <w:lvlJc w:val="left"/>
      <w:pPr>
        <w:ind w:left="5803" w:hanging="360"/>
      </w:pPr>
    </w:lvl>
    <w:lvl w:ilvl="7" w:tplc="04210019" w:tentative="1">
      <w:start w:val="1"/>
      <w:numFmt w:val="lowerLetter"/>
      <w:lvlText w:val="%8."/>
      <w:lvlJc w:val="left"/>
      <w:pPr>
        <w:ind w:left="6523" w:hanging="360"/>
      </w:pPr>
    </w:lvl>
    <w:lvl w:ilvl="8" w:tplc="0421001B" w:tentative="1">
      <w:start w:val="1"/>
      <w:numFmt w:val="lowerRoman"/>
      <w:lvlText w:val="%9."/>
      <w:lvlJc w:val="right"/>
      <w:pPr>
        <w:ind w:left="7243" w:hanging="180"/>
      </w:pPr>
    </w:lvl>
  </w:abstractNum>
  <w:abstractNum w:abstractNumId="55">
    <w:nsid w:val="45E05F66"/>
    <w:multiLevelType w:val="hybridMultilevel"/>
    <w:tmpl w:val="0906AC04"/>
    <w:lvl w:ilvl="0" w:tplc="BF5A85D0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56">
    <w:nsid w:val="45FF1A50"/>
    <w:multiLevelType w:val="hybridMultilevel"/>
    <w:tmpl w:val="0936A30A"/>
    <w:lvl w:ilvl="0" w:tplc="7B54AD68">
      <w:start w:val="1"/>
      <w:numFmt w:val="decimal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57">
    <w:nsid w:val="473C1238"/>
    <w:multiLevelType w:val="multilevel"/>
    <w:tmpl w:val="7A3E2C7E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(%4)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bullet"/>
      <w:lvlText w:val="-"/>
      <w:lvlJc w:val="left"/>
      <w:pPr>
        <w:ind w:left="3600" w:hanging="360"/>
      </w:pPr>
      <w:rPr>
        <w:rFonts w:ascii="Times New Roman" w:eastAsiaTheme="minorEastAsia" w:hAnsi="Times New Roman" w:cs="Times New Roman" w:hint="default"/>
      </w:r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8">
    <w:nsid w:val="48941184"/>
    <w:multiLevelType w:val="hybridMultilevel"/>
    <w:tmpl w:val="35E4F638"/>
    <w:lvl w:ilvl="0" w:tplc="04210019">
      <w:start w:val="1"/>
      <w:numFmt w:val="lowerLetter"/>
      <w:lvlText w:val="%1."/>
      <w:lvlJc w:val="left"/>
      <w:pPr>
        <w:ind w:left="2520" w:hanging="360"/>
      </w:pPr>
    </w:lvl>
    <w:lvl w:ilvl="1" w:tplc="04210019" w:tentative="1">
      <w:start w:val="1"/>
      <w:numFmt w:val="lowerLetter"/>
      <w:lvlText w:val="%2."/>
      <w:lvlJc w:val="left"/>
      <w:pPr>
        <w:ind w:left="3240" w:hanging="360"/>
      </w:pPr>
    </w:lvl>
    <w:lvl w:ilvl="2" w:tplc="0421001B" w:tentative="1">
      <w:start w:val="1"/>
      <w:numFmt w:val="lowerRoman"/>
      <w:lvlText w:val="%3."/>
      <w:lvlJc w:val="right"/>
      <w:pPr>
        <w:ind w:left="3960" w:hanging="180"/>
      </w:p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59">
    <w:nsid w:val="49910777"/>
    <w:multiLevelType w:val="hybridMultilevel"/>
    <w:tmpl w:val="CE82E7FC"/>
    <w:lvl w:ilvl="0" w:tplc="0409000F">
      <w:start w:val="1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0">
    <w:nsid w:val="4CAF2D66"/>
    <w:multiLevelType w:val="hybridMultilevel"/>
    <w:tmpl w:val="B01A8BBC"/>
    <w:lvl w:ilvl="0" w:tplc="8CA8AF2E">
      <w:start w:val="1"/>
      <w:numFmt w:val="decimal"/>
      <w:lvlText w:val="(%1)"/>
      <w:lvlJc w:val="left"/>
      <w:pPr>
        <w:ind w:left="12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4" w:hanging="360"/>
      </w:pPr>
    </w:lvl>
    <w:lvl w:ilvl="2" w:tplc="0409001B" w:tentative="1">
      <w:start w:val="1"/>
      <w:numFmt w:val="lowerRoman"/>
      <w:lvlText w:val="%3."/>
      <w:lvlJc w:val="right"/>
      <w:pPr>
        <w:ind w:left="2724" w:hanging="180"/>
      </w:pPr>
    </w:lvl>
    <w:lvl w:ilvl="3" w:tplc="0409000F" w:tentative="1">
      <w:start w:val="1"/>
      <w:numFmt w:val="decimal"/>
      <w:lvlText w:val="%4."/>
      <w:lvlJc w:val="left"/>
      <w:pPr>
        <w:ind w:left="3444" w:hanging="360"/>
      </w:pPr>
    </w:lvl>
    <w:lvl w:ilvl="4" w:tplc="04090019" w:tentative="1">
      <w:start w:val="1"/>
      <w:numFmt w:val="lowerLetter"/>
      <w:lvlText w:val="%5."/>
      <w:lvlJc w:val="left"/>
      <w:pPr>
        <w:ind w:left="4164" w:hanging="360"/>
      </w:pPr>
    </w:lvl>
    <w:lvl w:ilvl="5" w:tplc="0409001B" w:tentative="1">
      <w:start w:val="1"/>
      <w:numFmt w:val="lowerRoman"/>
      <w:lvlText w:val="%6."/>
      <w:lvlJc w:val="right"/>
      <w:pPr>
        <w:ind w:left="4884" w:hanging="180"/>
      </w:pPr>
    </w:lvl>
    <w:lvl w:ilvl="6" w:tplc="0409000F" w:tentative="1">
      <w:start w:val="1"/>
      <w:numFmt w:val="decimal"/>
      <w:lvlText w:val="%7."/>
      <w:lvlJc w:val="left"/>
      <w:pPr>
        <w:ind w:left="5604" w:hanging="360"/>
      </w:pPr>
    </w:lvl>
    <w:lvl w:ilvl="7" w:tplc="04090019" w:tentative="1">
      <w:start w:val="1"/>
      <w:numFmt w:val="lowerLetter"/>
      <w:lvlText w:val="%8."/>
      <w:lvlJc w:val="left"/>
      <w:pPr>
        <w:ind w:left="6324" w:hanging="360"/>
      </w:pPr>
    </w:lvl>
    <w:lvl w:ilvl="8" w:tplc="0409001B" w:tentative="1">
      <w:start w:val="1"/>
      <w:numFmt w:val="lowerRoman"/>
      <w:lvlText w:val="%9."/>
      <w:lvlJc w:val="right"/>
      <w:pPr>
        <w:ind w:left="7044" w:hanging="180"/>
      </w:pPr>
    </w:lvl>
  </w:abstractNum>
  <w:abstractNum w:abstractNumId="61">
    <w:nsid w:val="4E32268E"/>
    <w:multiLevelType w:val="hybridMultilevel"/>
    <w:tmpl w:val="6F0A4386"/>
    <w:lvl w:ilvl="0" w:tplc="D9820290">
      <w:start w:val="1"/>
      <w:numFmt w:val="lowerLetter"/>
      <w:lvlText w:val="%1."/>
      <w:lvlJc w:val="left"/>
      <w:pPr>
        <w:ind w:left="1778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62">
    <w:nsid w:val="513470A8"/>
    <w:multiLevelType w:val="hybridMultilevel"/>
    <w:tmpl w:val="34BC94A6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63">
    <w:nsid w:val="521818D1"/>
    <w:multiLevelType w:val="hybridMultilevel"/>
    <w:tmpl w:val="1D989D12"/>
    <w:lvl w:ilvl="0" w:tplc="8CA8AF2E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64">
    <w:nsid w:val="53007CBA"/>
    <w:multiLevelType w:val="hybridMultilevel"/>
    <w:tmpl w:val="3EA4AEE4"/>
    <w:lvl w:ilvl="0" w:tplc="04210019">
      <w:start w:val="1"/>
      <w:numFmt w:val="lowerLetter"/>
      <w:lvlText w:val="%1."/>
      <w:lvlJc w:val="left"/>
      <w:pPr>
        <w:ind w:left="2149" w:hanging="360"/>
      </w:pPr>
    </w:lvl>
    <w:lvl w:ilvl="1" w:tplc="04090019" w:tentative="1">
      <w:start w:val="1"/>
      <w:numFmt w:val="lowerLetter"/>
      <w:lvlText w:val="%2."/>
      <w:lvlJc w:val="left"/>
      <w:pPr>
        <w:ind w:left="2869" w:hanging="360"/>
      </w:pPr>
    </w:lvl>
    <w:lvl w:ilvl="2" w:tplc="0409001B" w:tentative="1">
      <w:start w:val="1"/>
      <w:numFmt w:val="lowerRoman"/>
      <w:lvlText w:val="%3."/>
      <w:lvlJc w:val="right"/>
      <w:pPr>
        <w:ind w:left="3589" w:hanging="180"/>
      </w:pPr>
    </w:lvl>
    <w:lvl w:ilvl="3" w:tplc="0409000F" w:tentative="1">
      <w:start w:val="1"/>
      <w:numFmt w:val="decimal"/>
      <w:lvlText w:val="%4."/>
      <w:lvlJc w:val="left"/>
      <w:pPr>
        <w:ind w:left="4309" w:hanging="360"/>
      </w:pPr>
    </w:lvl>
    <w:lvl w:ilvl="4" w:tplc="04090019" w:tentative="1">
      <w:start w:val="1"/>
      <w:numFmt w:val="lowerLetter"/>
      <w:lvlText w:val="%5."/>
      <w:lvlJc w:val="left"/>
      <w:pPr>
        <w:ind w:left="5029" w:hanging="360"/>
      </w:pPr>
    </w:lvl>
    <w:lvl w:ilvl="5" w:tplc="0409001B" w:tentative="1">
      <w:start w:val="1"/>
      <w:numFmt w:val="lowerRoman"/>
      <w:lvlText w:val="%6."/>
      <w:lvlJc w:val="right"/>
      <w:pPr>
        <w:ind w:left="5749" w:hanging="180"/>
      </w:pPr>
    </w:lvl>
    <w:lvl w:ilvl="6" w:tplc="0409000F" w:tentative="1">
      <w:start w:val="1"/>
      <w:numFmt w:val="decimal"/>
      <w:lvlText w:val="%7."/>
      <w:lvlJc w:val="left"/>
      <w:pPr>
        <w:ind w:left="6469" w:hanging="360"/>
      </w:pPr>
    </w:lvl>
    <w:lvl w:ilvl="7" w:tplc="04090019" w:tentative="1">
      <w:start w:val="1"/>
      <w:numFmt w:val="lowerLetter"/>
      <w:lvlText w:val="%8."/>
      <w:lvlJc w:val="left"/>
      <w:pPr>
        <w:ind w:left="7189" w:hanging="360"/>
      </w:pPr>
    </w:lvl>
    <w:lvl w:ilvl="8" w:tplc="0409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65">
    <w:nsid w:val="53AD5CDB"/>
    <w:multiLevelType w:val="hybridMultilevel"/>
    <w:tmpl w:val="EEE8CD3A"/>
    <w:lvl w:ilvl="0" w:tplc="D0D032F0">
      <w:start w:val="1"/>
      <w:numFmt w:val="lowerLetter"/>
      <w:lvlText w:val="%1."/>
      <w:lvlJc w:val="left"/>
      <w:pPr>
        <w:ind w:left="1167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87" w:hanging="360"/>
      </w:pPr>
    </w:lvl>
    <w:lvl w:ilvl="2" w:tplc="0409001B" w:tentative="1">
      <w:start w:val="1"/>
      <w:numFmt w:val="lowerRoman"/>
      <w:lvlText w:val="%3."/>
      <w:lvlJc w:val="right"/>
      <w:pPr>
        <w:ind w:left="2607" w:hanging="180"/>
      </w:pPr>
    </w:lvl>
    <w:lvl w:ilvl="3" w:tplc="0409000F" w:tentative="1">
      <w:start w:val="1"/>
      <w:numFmt w:val="decimal"/>
      <w:lvlText w:val="%4."/>
      <w:lvlJc w:val="left"/>
      <w:pPr>
        <w:ind w:left="3327" w:hanging="360"/>
      </w:pPr>
    </w:lvl>
    <w:lvl w:ilvl="4" w:tplc="04090019" w:tentative="1">
      <w:start w:val="1"/>
      <w:numFmt w:val="lowerLetter"/>
      <w:lvlText w:val="%5."/>
      <w:lvlJc w:val="left"/>
      <w:pPr>
        <w:ind w:left="4047" w:hanging="360"/>
      </w:pPr>
    </w:lvl>
    <w:lvl w:ilvl="5" w:tplc="0409001B" w:tentative="1">
      <w:start w:val="1"/>
      <w:numFmt w:val="lowerRoman"/>
      <w:lvlText w:val="%6."/>
      <w:lvlJc w:val="right"/>
      <w:pPr>
        <w:ind w:left="4767" w:hanging="180"/>
      </w:pPr>
    </w:lvl>
    <w:lvl w:ilvl="6" w:tplc="0409000F" w:tentative="1">
      <w:start w:val="1"/>
      <w:numFmt w:val="decimal"/>
      <w:lvlText w:val="%7."/>
      <w:lvlJc w:val="left"/>
      <w:pPr>
        <w:ind w:left="5487" w:hanging="360"/>
      </w:pPr>
    </w:lvl>
    <w:lvl w:ilvl="7" w:tplc="04090019" w:tentative="1">
      <w:start w:val="1"/>
      <w:numFmt w:val="lowerLetter"/>
      <w:lvlText w:val="%8."/>
      <w:lvlJc w:val="left"/>
      <w:pPr>
        <w:ind w:left="6207" w:hanging="360"/>
      </w:pPr>
    </w:lvl>
    <w:lvl w:ilvl="8" w:tplc="0409001B" w:tentative="1">
      <w:start w:val="1"/>
      <w:numFmt w:val="lowerRoman"/>
      <w:lvlText w:val="%9."/>
      <w:lvlJc w:val="right"/>
      <w:pPr>
        <w:ind w:left="6927" w:hanging="180"/>
      </w:pPr>
    </w:lvl>
  </w:abstractNum>
  <w:abstractNum w:abstractNumId="66">
    <w:nsid w:val="577F7B7E"/>
    <w:multiLevelType w:val="hybridMultilevel"/>
    <w:tmpl w:val="483209AA"/>
    <w:lvl w:ilvl="0" w:tplc="8CA8AF2E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67">
    <w:nsid w:val="5A065FA7"/>
    <w:multiLevelType w:val="hybridMultilevel"/>
    <w:tmpl w:val="A540257C"/>
    <w:lvl w:ilvl="0" w:tplc="38BCEBB2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8">
    <w:nsid w:val="5B0A4B1A"/>
    <w:multiLevelType w:val="multilevel"/>
    <w:tmpl w:val="8188B388"/>
    <w:lvl w:ilvl="0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9">
    <w:nsid w:val="5BA8047B"/>
    <w:multiLevelType w:val="hybridMultilevel"/>
    <w:tmpl w:val="C2C22DC8"/>
    <w:lvl w:ilvl="0" w:tplc="8CA8AF2E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70">
    <w:nsid w:val="5D636DA9"/>
    <w:multiLevelType w:val="hybridMultilevel"/>
    <w:tmpl w:val="9CD89000"/>
    <w:lvl w:ilvl="0" w:tplc="81DE9C4C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>
    <w:nsid w:val="5FFE4E2F"/>
    <w:multiLevelType w:val="hybridMultilevel"/>
    <w:tmpl w:val="15548ED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>
    <w:nsid w:val="615A0942"/>
    <w:multiLevelType w:val="hybridMultilevel"/>
    <w:tmpl w:val="AFF27000"/>
    <w:lvl w:ilvl="0" w:tplc="8CA8AF2E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73">
    <w:nsid w:val="61F7171F"/>
    <w:multiLevelType w:val="hybridMultilevel"/>
    <w:tmpl w:val="35E4F638"/>
    <w:lvl w:ilvl="0" w:tplc="04210019">
      <w:start w:val="1"/>
      <w:numFmt w:val="lowerLetter"/>
      <w:lvlText w:val="%1."/>
      <w:lvlJc w:val="left"/>
      <w:pPr>
        <w:ind w:left="2520" w:hanging="360"/>
      </w:pPr>
    </w:lvl>
    <w:lvl w:ilvl="1" w:tplc="04210019" w:tentative="1">
      <w:start w:val="1"/>
      <w:numFmt w:val="lowerLetter"/>
      <w:lvlText w:val="%2."/>
      <w:lvlJc w:val="left"/>
      <w:pPr>
        <w:ind w:left="3240" w:hanging="360"/>
      </w:pPr>
    </w:lvl>
    <w:lvl w:ilvl="2" w:tplc="0421001B" w:tentative="1">
      <w:start w:val="1"/>
      <w:numFmt w:val="lowerRoman"/>
      <w:lvlText w:val="%3."/>
      <w:lvlJc w:val="right"/>
      <w:pPr>
        <w:ind w:left="3960" w:hanging="180"/>
      </w:p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74">
    <w:nsid w:val="6369080B"/>
    <w:multiLevelType w:val="hybridMultilevel"/>
    <w:tmpl w:val="7E1A49BE"/>
    <w:lvl w:ilvl="0" w:tplc="0421000F">
      <w:start w:val="1"/>
      <w:numFmt w:val="decimal"/>
      <w:lvlText w:val="%1."/>
      <w:lvlJc w:val="left"/>
      <w:pPr>
        <w:ind w:left="1637" w:hanging="360"/>
      </w:pPr>
    </w:lvl>
    <w:lvl w:ilvl="1" w:tplc="04210003">
      <w:start w:val="1"/>
      <w:numFmt w:val="bullet"/>
      <w:lvlText w:val="o"/>
      <w:lvlJc w:val="left"/>
      <w:pPr>
        <w:ind w:left="2357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3077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797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4517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5237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957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677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7397" w:hanging="360"/>
      </w:pPr>
      <w:rPr>
        <w:rFonts w:ascii="Wingdings" w:hAnsi="Wingdings" w:hint="default"/>
      </w:rPr>
    </w:lvl>
  </w:abstractNum>
  <w:abstractNum w:abstractNumId="75">
    <w:nsid w:val="638E7E6C"/>
    <w:multiLevelType w:val="hybridMultilevel"/>
    <w:tmpl w:val="A27A9190"/>
    <w:lvl w:ilvl="0" w:tplc="741845F2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76">
    <w:nsid w:val="65C334B4"/>
    <w:multiLevelType w:val="hybridMultilevel"/>
    <w:tmpl w:val="60CCF37C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65DE7996">
      <w:start w:val="1"/>
      <w:numFmt w:val="lowerLetter"/>
      <w:lvlText w:val="%5."/>
      <w:lvlJc w:val="left"/>
      <w:pPr>
        <w:ind w:left="3600" w:hanging="360"/>
      </w:pPr>
      <w:rPr>
        <w:b w:val="0"/>
      </w:r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77">
    <w:nsid w:val="694675B3"/>
    <w:multiLevelType w:val="hybridMultilevel"/>
    <w:tmpl w:val="35E4F638"/>
    <w:lvl w:ilvl="0" w:tplc="04210019">
      <w:start w:val="1"/>
      <w:numFmt w:val="lowerLetter"/>
      <w:lvlText w:val="%1."/>
      <w:lvlJc w:val="left"/>
      <w:pPr>
        <w:ind w:left="2520" w:hanging="360"/>
      </w:pPr>
    </w:lvl>
    <w:lvl w:ilvl="1" w:tplc="04210019" w:tentative="1">
      <w:start w:val="1"/>
      <w:numFmt w:val="lowerLetter"/>
      <w:lvlText w:val="%2."/>
      <w:lvlJc w:val="left"/>
      <w:pPr>
        <w:ind w:left="3240" w:hanging="360"/>
      </w:pPr>
    </w:lvl>
    <w:lvl w:ilvl="2" w:tplc="0421001B" w:tentative="1">
      <w:start w:val="1"/>
      <w:numFmt w:val="lowerRoman"/>
      <w:lvlText w:val="%3."/>
      <w:lvlJc w:val="right"/>
      <w:pPr>
        <w:ind w:left="3960" w:hanging="180"/>
      </w:p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78">
    <w:nsid w:val="69B04A79"/>
    <w:multiLevelType w:val="hybridMultilevel"/>
    <w:tmpl w:val="A4B64B38"/>
    <w:lvl w:ilvl="0" w:tplc="8CA8AF2E">
      <w:start w:val="1"/>
      <w:numFmt w:val="decimal"/>
      <w:lvlText w:val="(%1)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79">
    <w:nsid w:val="6A54780A"/>
    <w:multiLevelType w:val="hybridMultilevel"/>
    <w:tmpl w:val="35E4F638"/>
    <w:lvl w:ilvl="0" w:tplc="04210019">
      <w:start w:val="1"/>
      <w:numFmt w:val="lowerLetter"/>
      <w:lvlText w:val="%1."/>
      <w:lvlJc w:val="left"/>
      <w:pPr>
        <w:ind w:left="2520" w:hanging="360"/>
      </w:pPr>
    </w:lvl>
    <w:lvl w:ilvl="1" w:tplc="04210019" w:tentative="1">
      <w:start w:val="1"/>
      <w:numFmt w:val="lowerLetter"/>
      <w:lvlText w:val="%2."/>
      <w:lvlJc w:val="left"/>
      <w:pPr>
        <w:ind w:left="3240" w:hanging="360"/>
      </w:pPr>
    </w:lvl>
    <w:lvl w:ilvl="2" w:tplc="0421001B" w:tentative="1">
      <w:start w:val="1"/>
      <w:numFmt w:val="lowerRoman"/>
      <w:lvlText w:val="%3."/>
      <w:lvlJc w:val="right"/>
      <w:pPr>
        <w:ind w:left="3960" w:hanging="180"/>
      </w:p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80">
    <w:nsid w:val="6FC77E88"/>
    <w:multiLevelType w:val="hybridMultilevel"/>
    <w:tmpl w:val="59EE81BC"/>
    <w:lvl w:ilvl="0" w:tplc="8CA8AF2E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81">
    <w:nsid w:val="6FD17FDA"/>
    <w:multiLevelType w:val="hybridMultilevel"/>
    <w:tmpl w:val="31888EFC"/>
    <w:lvl w:ilvl="0" w:tplc="0409000F">
      <w:start w:val="1"/>
      <w:numFmt w:val="decimal"/>
      <w:lvlText w:val="%1."/>
      <w:lvlJc w:val="left"/>
      <w:pPr>
        <w:ind w:left="2715" w:hanging="360"/>
      </w:pPr>
    </w:lvl>
    <w:lvl w:ilvl="1" w:tplc="04090019" w:tentative="1">
      <w:start w:val="1"/>
      <w:numFmt w:val="lowerLetter"/>
      <w:lvlText w:val="%2."/>
      <w:lvlJc w:val="left"/>
      <w:pPr>
        <w:ind w:left="3435" w:hanging="360"/>
      </w:pPr>
    </w:lvl>
    <w:lvl w:ilvl="2" w:tplc="0409001B" w:tentative="1">
      <w:start w:val="1"/>
      <w:numFmt w:val="lowerRoman"/>
      <w:lvlText w:val="%3."/>
      <w:lvlJc w:val="right"/>
      <w:pPr>
        <w:ind w:left="4155" w:hanging="180"/>
      </w:pPr>
    </w:lvl>
    <w:lvl w:ilvl="3" w:tplc="0409000F" w:tentative="1">
      <w:start w:val="1"/>
      <w:numFmt w:val="decimal"/>
      <w:lvlText w:val="%4."/>
      <w:lvlJc w:val="left"/>
      <w:pPr>
        <w:ind w:left="4875" w:hanging="360"/>
      </w:pPr>
    </w:lvl>
    <w:lvl w:ilvl="4" w:tplc="04090019" w:tentative="1">
      <w:start w:val="1"/>
      <w:numFmt w:val="lowerLetter"/>
      <w:lvlText w:val="%5."/>
      <w:lvlJc w:val="left"/>
      <w:pPr>
        <w:ind w:left="5595" w:hanging="360"/>
      </w:pPr>
    </w:lvl>
    <w:lvl w:ilvl="5" w:tplc="0409001B" w:tentative="1">
      <w:start w:val="1"/>
      <w:numFmt w:val="lowerRoman"/>
      <w:lvlText w:val="%6."/>
      <w:lvlJc w:val="right"/>
      <w:pPr>
        <w:ind w:left="6315" w:hanging="180"/>
      </w:pPr>
    </w:lvl>
    <w:lvl w:ilvl="6" w:tplc="0409000F" w:tentative="1">
      <w:start w:val="1"/>
      <w:numFmt w:val="decimal"/>
      <w:lvlText w:val="%7."/>
      <w:lvlJc w:val="left"/>
      <w:pPr>
        <w:ind w:left="7035" w:hanging="360"/>
      </w:pPr>
    </w:lvl>
    <w:lvl w:ilvl="7" w:tplc="04090019" w:tentative="1">
      <w:start w:val="1"/>
      <w:numFmt w:val="lowerLetter"/>
      <w:lvlText w:val="%8."/>
      <w:lvlJc w:val="left"/>
      <w:pPr>
        <w:ind w:left="7755" w:hanging="360"/>
      </w:pPr>
    </w:lvl>
    <w:lvl w:ilvl="8" w:tplc="0409001B" w:tentative="1">
      <w:start w:val="1"/>
      <w:numFmt w:val="lowerRoman"/>
      <w:lvlText w:val="%9."/>
      <w:lvlJc w:val="right"/>
      <w:pPr>
        <w:ind w:left="8475" w:hanging="180"/>
      </w:pPr>
    </w:lvl>
  </w:abstractNum>
  <w:abstractNum w:abstractNumId="82">
    <w:nsid w:val="7056658A"/>
    <w:multiLevelType w:val="hybridMultilevel"/>
    <w:tmpl w:val="6A268A3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3">
    <w:nsid w:val="73403B20"/>
    <w:multiLevelType w:val="hybridMultilevel"/>
    <w:tmpl w:val="5A642946"/>
    <w:lvl w:ilvl="0" w:tplc="8CA8AF2E">
      <w:start w:val="1"/>
      <w:numFmt w:val="decimal"/>
      <w:lvlText w:val="(%1)"/>
      <w:lvlJc w:val="left"/>
      <w:pPr>
        <w:ind w:left="1778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3240" w:hanging="360"/>
      </w:pPr>
    </w:lvl>
    <w:lvl w:ilvl="2" w:tplc="0421001B">
      <w:start w:val="1"/>
      <w:numFmt w:val="lowerRoman"/>
      <w:lvlText w:val="%3."/>
      <w:lvlJc w:val="right"/>
      <w:pPr>
        <w:ind w:left="3960" w:hanging="180"/>
      </w:pPr>
    </w:lvl>
    <w:lvl w:ilvl="3" w:tplc="0421000F">
      <w:start w:val="1"/>
      <w:numFmt w:val="decimal"/>
      <w:lvlText w:val="%4."/>
      <w:lvlJc w:val="left"/>
      <w:pPr>
        <w:ind w:left="4680" w:hanging="360"/>
      </w:pPr>
    </w:lvl>
    <w:lvl w:ilvl="4" w:tplc="04210019">
      <w:start w:val="1"/>
      <w:numFmt w:val="lowerLetter"/>
      <w:lvlText w:val="%5."/>
      <w:lvlJc w:val="left"/>
      <w:pPr>
        <w:ind w:left="5400" w:hanging="360"/>
      </w:pPr>
    </w:lvl>
    <w:lvl w:ilvl="5" w:tplc="0421001B">
      <w:start w:val="1"/>
      <w:numFmt w:val="lowerRoman"/>
      <w:lvlText w:val="%6."/>
      <w:lvlJc w:val="right"/>
      <w:pPr>
        <w:ind w:left="6120" w:hanging="180"/>
      </w:pPr>
    </w:lvl>
    <w:lvl w:ilvl="6" w:tplc="0421000F">
      <w:start w:val="1"/>
      <w:numFmt w:val="decimal"/>
      <w:lvlText w:val="%7."/>
      <w:lvlJc w:val="left"/>
      <w:pPr>
        <w:ind w:left="6840" w:hanging="360"/>
      </w:pPr>
    </w:lvl>
    <w:lvl w:ilvl="7" w:tplc="04210019">
      <w:start w:val="1"/>
      <w:numFmt w:val="lowerLetter"/>
      <w:lvlText w:val="%8."/>
      <w:lvlJc w:val="left"/>
      <w:pPr>
        <w:ind w:left="7560" w:hanging="360"/>
      </w:pPr>
    </w:lvl>
    <w:lvl w:ilvl="8" w:tplc="0421001B">
      <w:start w:val="1"/>
      <w:numFmt w:val="lowerRoman"/>
      <w:lvlText w:val="%9."/>
      <w:lvlJc w:val="right"/>
      <w:pPr>
        <w:ind w:left="8280" w:hanging="180"/>
      </w:pPr>
    </w:lvl>
  </w:abstractNum>
  <w:abstractNum w:abstractNumId="84">
    <w:nsid w:val="745E1A0A"/>
    <w:multiLevelType w:val="hybridMultilevel"/>
    <w:tmpl w:val="68D41848"/>
    <w:lvl w:ilvl="0" w:tplc="A0A8DDF0">
      <w:start w:val="1"/>
      <w:numFmt w:val="decimal"/>
      <w:pStyle w:val="Heading3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85">
    <w:nsid w:val="7623793A"/>
    <w:multiLevelType w:val="hybridMultilevel"/>
    <w:tmpl w:val="99829F7E"/>
    <w:lvl w:ilvl="0" w:tplc="810E5384">
      <w:start w:val="1"/>
      <w:numFmt w:val="lowerLetter"/>
      <w:lvlText w:val="%1."/>
      <w:lvlJc w:val="left"/>
      <w:pPr>
        <w:ind w:left="2160" w:hanging="360"/>
      </w:pPr>
      <w:rPr>
        <w:rFonts w:ascii="Times New Roman" w:eastAsiaTheme="minorEastAsia" w:hAnsi="Times New Roman" w:cs="Times New Roman"/>
      </w:rPr>
    </w:lvl>
    <w:lvl w:ilvl="1" w:tplc="26D0596C">
      <w:start w:val="1"/>
      <w:numFmt w:val="decimal"/>
      <w:lvlText w:val="(%2)"/>
      <w:lvlJc w:val="left"/>
      <w:pPr>
        <w:ind w:left="2880" w:hanging="360"/>
      </w:pPr>
      <w:rPr>
        <w:rFonts w:ascii="Times New Roman" w:eastAsiaTheme="minorEastAsia" w:hAnsi="Times New Roman" w:cs="Times New Roman"/>
      </w:rPr>
    </w:lvl>
    <w:lvl w:ilvl="2" w:tplc="69D2FC20">
      <w:start w:val="1"/>
      <w:numFmt w:val="lowerLetter"/>
      <w:lvlText w:val="(%3)"/>
      <w:lvlJc w:val="left"/>
      <w:pPr>
        <w:ind w:left="3780" w:hanging="360"/>
      </w:pPr>
      <w:rPr>
        <w:rFonts w:ascii="Times New Roman" w:eastAsiaTheme="minorEastAsia" w:hAnsi="Times New Roman" w:cs="Times New Roman"/>
      </w:rPr>
    </w:lvl>
    <w:lvl w:ilvl="3" w:tplc="97065794">
      <w:start w:val="1"/>
      <w:numFmt w:val="lowerLetter"/>
      <w:lvlText w:val="%4."/>
      <w:lvlJc w:val="left"/>
      <w:pPr>
        <w:ind w:left="4320" w:hanging="360"/>
      </w:pPr>
    </w:lvl>
    <w:lvl w:ilvl="4" w:tplc="04210019">
      <w:start w:val="1"/>
      <w:numFmt w:val="lowerLetter"/>
      <w:lvlText w:val="%5."/>
      <w:lvlJc w:val="left"/>
      <w:pPr>
        <w:ind w:left="5040" w:hanging="360"/>
      </w:pPr>
    </w:lvl>
    <w:lvl w:ilvl="5" w:tplc="A22C2468">
      <w:start w:val="3"/>
      <w:numFmt w:val="decimal"/>
      <w:lvlText w:val="%6."/>
      <w:lvlJc w:val="left"/>
      <w:pPr>
        <w:ind w:left="5940" w:hanging="360"/>
      </w:pPr>
    </w:lvl>
    <w:lvl w:ilvl="6" w:tplc="0421000F">
      <w:start w:val="1"/>
      <w:numFmt w:val="decimal"/>
      <w:lvlText w:val="%7."/>
      <w:lvlJc w:val="left"/>
      <w:pPr>
        <w:ind w:left="6480" w:hanging="360"/>
      </w:pPr>
    </w:lvl>
    <w:lvl w:ilvl="7" w:tplc="04210019">
      <w:start w:val="1"/>
      <w:numFmt w:val="lowerLetter"/>
      <w:lvlText w:val="%8."/>
      <w:lvlJc w:val="left"/>
      <w:pPr>
        <w:ind w:left="7200" w:hanging="360"/>
      </w:pPr>
    </w:lvl>
    <w:lvl w:ilvl="8" w:tplc="0421001B">
      <w:start w:val="1"/>
      <w:numFmt w:val="lowerRoman"/>
      <w:lvlText w:val="%9."/>
      <w:lvlJc w:val="right"/>
      <w:pPr>
        <w:ind w:left="7920" w:hanging="180"/>
      </w:pPr>
    </w:lvl>
  </w:abstractNum>
  <w:abstractNum w:abstractNumId="86">
    <w:nsid w:val="779C7ADD"/>
    <w:multiLevelType w:val="hybridMultilevel"/>
    <w:tmpl w:val="650615CE"/>
    <w:lvl w:ilvl="0" w:tplc="04090019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87">
    <w:nsid w:val="78622AA5"/>
    <w:multiLevelType w:val="hybridMultilevel"/>
    <w:tmpl w:val="86F857AC"/>
    <w:lvl w:ilvl="0" w:tplc="38BCEBB2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E30A9A66">
      <w:start w:val="1"/>
      <w:numFmt w:val="decimal"/>
      <w:lvlText w:val="%4."/>
      <w:lvlJc w:val="left"/>
      <w:pPr>
        <w:ind w:left="3240" w:hanging="360"/>
      </w:pPr>
      <w:rPr>
        <w:rFonts w:ascii="Times New Roman" w:eastAsiaTheme="minorEastAsia" w:hAnsi="Times New Roman" w:cs="Times New Roman"/>
      </w:rPr>
    </w:lvl>
    <w:lvl w:ilvl="4" w:tplc="AD24BA04">
      <w:start w:val="1"/>
      <w:numFmt w:val="lowerLetter"/>
      <w:lvlText w:val="%5."/>
      <w:lvlJc w:val="left"/>
      <w:pPr>
        <w:ind w:left="3960" w:hanging="360"/>
      </w:pPr>
      <w:rPr>
        <w:b w:val="0"/>
      </w:r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8">
    <w:nsid w:val="78E3716F"/>
    <w:multiLevelType w:val="hybridMultilevel"/>
    <w:tmpl w:val="068C62F2"/>
    <w:lvl w:ilvl="0" w:tplc="75AA6362">
      <w:start w:val="1"/>
      <w:numFmt w:val="lowerLetter"/>
      <w:lvlText w:val="%1."/>
      <w:lvlJc w:val="left"/>
      <w:pPr>
        <w:ind w:left="1494" w:hanging="360"/>
      </w:pPr>
      <w:rPr>
        <w:rFonts w:ascii="Times New Roman" w:eastAsiaTheme="minorEastAsia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89">
    <w:nsid w:val="7DF7518F"/>
    <w:multiLevelType w:val="hybridMultilevel"/>
    <w:tmpl w:val="35E4F638"/>
    <w:lvl w:ilvl="0" w:tplc="04210019">
      <w:start w:val="1"/>
      <w:numFmt w:val="lowerLetter"/>
      <w:lvlText w:val="%1."/>
      <w:lvlJc w:val="left"/>
      <w:pPr>
        <w:ind w:left="2520" w:hanging="360"/>
      </w:pPr>
    </w:lvl>
    <w:lvl w:ilvl="1" w:tplc="04210019" w:tentative="1">
      <w:start w:val="1"/>
      <w:numFmt w:val="lowerLetter"/>
      <w:lvlText w:val="%2."/>
      <w:lvlJc w:val="left"/>
      <w:pPr>
        <w:ind w:left="3240" w:hanging="360"/>
      </w:pPr>
    </w:lvl>
    <w:lvl w:ilvl="2" w:tplc="0421001B" w:tentative="1">
      <w:start w:val="1"/>
      <w:numFmt w:val="lowerRoman"/>
      <w:lvlText w:val="%3."/>
      <w:lvlJc w:val="right"/>
      <w:pPr>
        <w:ind w:left="3960" w:hanging="180"/>
      </w:p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90">
    <w:nsid w:val="7EA83A85"/>
    <w:multiLevelType w:val="hybridMultilevel"/>
    <w:tmpl w:val="0C44F35E"/>
    <w:lvl w:ilvl="0" w:tplc="11228A60">
      <w:start w:val="1"/>
      <w:numFmt w:val="decimal"/>
      <w:lvlText w:val="%1."/>
      <w:lvlJc w:val="left"/>
      <w:pPr>
        <w:ind w:left="1074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794" w:hanging="360"/>
      </w:pPr>
    </w:lvl>
    <w:lvl w:ilvl="2" w:tplc="0409001B" w:tentative="1">
      <w:start w:val="1"/>
      <w:numFmt w:val="lowerRoman"/>
      <w:lvlText w:val="%3."/>
      <w:lvlJc w:val="right"/>
      <w:pPr>
        <w:ind w:left="2514" w:hanging="180"/>
      </w:pPr>
    </w:lvl>
    <w:lvl w:ilvl="3" w:tplc="0409000F" w:tentative="1">
      <w:start w:val="1"/>
      <w:numFmt w:val="decimal"/>
      <w:lvlText w:val="%4."/>
      <w:lvlJc w:val="left"/>
      <w:pPr>
        <w:ind w:left="3234" w:hanging="360"/>
      </w:pPr>
    </w:lvl>
    <w:lvl w:ilvl="4" w:tplc="04090019" w:tentative="1">
      <w:start w:val="1"/>
      <w:numFmt w:val="lowerLetter"/>
      <w:lvlText w:val="%5."/>
      <w:lvlJc w:val="left"/>
      <w:pPr>
        <w:ind w:left="3954" w:hanging="360"/>
      </w:pPr>
    </w:lvl>
    <w:lvl w:ilvl="5" w:tplc="0409001B" w:tentative="1">
      <w:start w:val="1"/>
      <w:numFmt w:val="lowerRoman"/>
      <w:lvlText w:val="%6."/>
      <w:lvlJc w:val="right"/>
      <w:pPr>
        <w:ind w:left="4674" w:hanging="180"/>
      </w:pPr>
    </w:lvl>
    <w:lvl w:ilvl="6" w:tplc="0409000F" w:tentative="1">
      <w:start w:val="1"/>
      <w:numFmt w:val="decimal"/>
      <w:lvlText w:val="%7."/>
      <w:lvlJc w:val="left"/>
      <w:pPr>
        <w:ind w:left="5394" w:hanging="360"/>
      </w:pPr>
    </w:lvl>
    <w:lvl w:ilvl="7" w:tplc="04090019" w:tentative="1">
      <w:start w:val="1"/>
      <w:numFmt w:val="lowerLetter"/>
      <w:lvlText w:val="%8."/>
      <w:lvlJc w:val="left"/>
      <w:pPr>
        <w:ind w:left="6114" w:hanging="360"/>
      </w:pPr>
    </w:lvl>
    <w:lvl w:ilvl="8" w:tplc="0409001B" w:tentative="1">
      <w:start w:val="1"/>
      <w:numFmt w:val="lowerRoman"/>
      <w:lvlText w:val="%9."/>
      <w:lvlJc w:val="right"/>
      <w:pPr>
        <w:ind w:left="6834" w:hanging="180"/>
      </w:pPr>
    </w:lvl>
  </w:abstractNum>
  <w:abstractNum w:abstractNumId="91">
    <w:nsid w:val="7F331636"/>
    <w:multiLevelType w:val="hybridMultilevel"/>
    <w:tmpl w:val="43AEC7A6"/>
    <w:lvl w:ilvl="0" w:tplc="834C6000">
      <w:start w:val="1"/>
      <w:numFmt w:val="decimal"/>
      <w:lvlText w:val="(%1)"/>
      <w:lvlJc w:val="left"/>
      <w:pPr>
        <w:ind w:left="21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2">
    <w:nsid w:val="7FB76675"/>
    <w:multiLevelType w:val="hybridMultilevel"/>
    <w:tmpl w:val="34BC94A6"/>
    <w:lvl w:ilvl="0" w:tplc="04090019">
      <w:start w:val="1"/>
      <w:numFmt w:val="lowerLetter"/>
      <w:lvlText w:val="%1."/>
      <w:lvlJc w:val="left"/>
      <w:pPr>
        <w:ind w:left="1843" w:hanging="360"/>
      </w:pPr>
    </w:lvl>
    <w:lvl w:ilvl="1" w:tplc="04090019" w:tentative="1">
      <w:start w:val="1"/>
      <w:numFmt w:val="lowerLetter"/>
      <w:lvlText w:val="%2."/>
      <w:lvlJc w:val="left"/>
      <w:pPr>
        <w:ind w:left="2563" w:hanging="360"/>
      </w:pPr>
    </w:lvl>
    <w:lvl w:ilvl="2" w:tplc="0409001B" w:tentative="1">
      <w:start w:val="1"/>
      <w:numFmt w:val="lowerRoman"/>
      <w:lvlText w:val="%3."/>
      <w:lvlJc w:val="right"/>
      <w:pPr>
        <w:ind w:left="3283" w:hanging="180"/>
      </w:pPr>
    </w:lvl>
    <w:lvl w:ilvl="3" w:tplc="0409000F" w:tentative="1">
      <w:start w:val="1"/>
      <w:numFmt w:val="decimal"/>
      <w:lvlText w:val="%4."/>
      <w:lvlJc w:val="left"/>
      <w:pPr>
        <w:ind w:left="4003" w:hanging="360"/>
      </w:pPr>
    </w:lvl>
    <w:lvl w:ilvl="4" w:tplc="04090019" w:tentative="1">
      <w:start w:val="1"/>
      <w:numFmt w:val="lowerLetter"/>
      <w:lvlText w:val="%5."/>
      <w:lvlJc w:val="left"/>
      <w:pPr>
        <w:ind w:left="4723" w:hanging="360"/>
      </w:pPr>
    </w:lvl>
    <w:lvl w:ilvl="5" w:tplc="0409001B" w:tentative="1">
      <w:start w:val="1"/>
      <w:numFmt w:val="lowerRoman"/>
      <w:lvlText w:val="%6."/>
      <w:lvlJc w:val="right"/>
      <w:pPr>
        <w:ind w:left="5443" w:hanging="180"/>
      </w:pPr>
    </w:lvl>
    <w:lvl w:ilvl="6" w:tplc="0409000F" w:tentative="1">
      <w:start w:val="1"/>
      <w:numFmt w:val="decimal"/>
      <w:lvlText w:val="%7."/>
      <w:lvlJc w:val="left"/>
      <w:pPr>
        <w:ind w:left="6163" w:hanging="360"/>
      </w:pPr>
    </w:lvl>
    <w:lvl w:ilvl="7" w:tplc="04090019" w:tentative="1">
      <w:start w:val="1"/>
      <w:numFmt w:val="lowerLetter"/>
      <w:lvlText w:val="%8."/>
      <w:lvlJc w:val="left"/>
      <w:pPr>
        <w:ind w:left="6883" w:hanging="360"/>
      </w:pPr>
    </w:lvl>
    <w:lvl w:ilvl="8" w:tplc="0409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93">
    <w:nsid w:val="7FFC39A8"/>
    <w:multiLevelType w:val="hybridMultilevel"/>
    <w:tmpl w:val="58E84694"/>
    <w:lvl w:ilvl="0" w:tplc="04210019">
      <w:start w:val="3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70"/>
  </w:num>
  <w:num w:numId="3">
    <w:abstractNumId w:val="26"/>
  </w:num>
  <w:num w:numId="4">
    <w:abstractNumId w:val="84"/>
  </w:num>
  <w:num w:numId="5">
    <w:abstractNumId w:val="62"/>
  </w:num>
  <w:num w:numId="6">
    <w:abstractNumId w:val="17"/>
  </w:num>
  <w:num w:numId="7">
    <w:abstractNumId w:val="33"/>
  </w:num>
  <w:num w:numId="8">
    <w:abstractNumId w:val="38"/>
  </w:num>
  <w:num w:numId="9">
    <w:abstractNumId w:val="0"/>
  </w:num>
  <w:num w:numId="10">
    <w:abstractNumId w:val="28"/>
  </w:num>
  <w:num w:numId="11">
    <w:abstractNumId w:val="12"/>
  </w:num>
  <w:num w:numId="12">
    <w:abstractNumId w:val="45"/>
  </w:num>
  <w:num w:numId="13">
    <w:abstractNumId w:val="9"/>
  </w:num>
  <w:num w:numId="14">
    <w:abstractNumId w:val="65"/>
  </w:num>
  <w:num w:numId="15">
    <w:abstractNumId w:val="50"/>
  </w:num>
  <w:num w:numId="16">
    <w:abstractNumId w:val="52"/>
  </w:num>
  <w:num w:numId="17">
    <w:abstractNumId w:val="23"/>
  </w:num>
  <w:num w:numId="18">
    <w:abstractNumId w:val="88"/>
  </w:num>
  <w:num w:numId="19">
    <w:abstractNumId w:val="75"/>
  </w:num>
  <w:num w:numId="20">
    <w:abstractNumId w:val="42"/>
  </w:num>
  <w:num w:numId="21">
    <w:abstractNumId w:val="55"/>
  </w:num>
  <w:num w:numId="22">
    <w:abstractNumId w:val="7"/>
  </w:num>
  <w:num w:numId="23">
    <w:abstractNumId w:val="78"/>
  </w:num>
  <w:num w:numId="24">
    <w:abstractNumId w:val="56"/>
  </w:num>
  <w:num w:numId="25">
    <w:abstractNumId w:val="14"/>
  </w:num>
  <w:num w:numId="26">
    <w:abstractNumId w:val="60"/>
  </w:num>
  <w:num w:numId="27">
    <w:abstractNumId w:val="48"/>
  </w:num>
  <w:num w:numId="28">
    <w:abstractNumId w:val="86"/>
  </w:num>
  <w:num w:numId="29">
    <w:abstractNumId w:val="90"/>
  </w:num>
  <w:num w:numId="30">
    <w:abstractNumId w:val="67"/>
  </w:num>
  <w:num w:numId="31">
    <w:abstractNumId w:val="93"/>
  </w:num>
  <w:num w:numId="32">
    <w:abstractNumId w:val="3"/>
  </w:num>
  <w:num w:numId="33">
    <w:abstractNumId w:val="47"/>
  </w:num>
  <w:num w:numId="34">
    <w:abstractNumId w:val="11"/>
  </w:num>
  <w:num w:numId="35">
    <w:abstractNumId w:val="71"/>
  </w:num>
  <w:num w:numId="36">
    <w:abstractNumId w:val="32"/>
  </w:num>
  <w:num w:numId="37">
    <w:abstractNumId w:val="27"/>
  </w:num>
  <w:num w:numId="38">
    <w:abstractNumId w:val="39"/>
  </w:num>
  <w:num w:numId="3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85"/>
  </w:num>
  <w:num w:numId="41">
    <w:abstractNumId w:val="41"/>
  </w:num>
  <w:num w:numId="42">
    <w:abstractNumId w:val="40"/>
  </w:num>
  <w:num w:numId="43">
    <w:abstractNumId w:val="7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74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45">
    <w:abstractNumId w:val="35"/>
  </w:num>
  <w:num w:numId="46">
    <w:abstractNumId w:val="59"/>
  </w:num>
  <w:num w:numId="47">
    <w:abstractNumId w:val="16"/>
  </w:num>
  <w:num w:numId="48">
    <w:abstractNumId w:val="79"/>
  </w:num>
  <w:num w:numId="49">
    <w:abstractNumId w:val="53"/>
  </w:num>
  <w:num w:numId="50">
    <w:abstractNumId w:val="57"/>
  </w:num>
  <w:num w:numId="51">
    <w:abstractNumId w:val="68"/>
  </w:num>
  <w:num w:numId="52">
    <w:abstractNumId w:val="36"/>
  </w:num>
  <w:num w:numId="53">
    <w:abstractNumId w:val="6"/>
  </w:num>
  <w:num w:numId="54">
    <w:abstractNumId w:val="51"/>
  </w:num>
  <w:num w:numId="55">
    <w:abstractNumId w:val="43"/>
  </w:num>
  <w:num w:numId="56">
    <w:abstractNumId w:val="37"/>
  </w:num>
  <w:num w:numId="57">
    <w:abstractNumId w:val="5"/>
  </w:num>
  <w:num w:numId="58">
    <w:abstractNumId w:val="31"/>
  </w:num>
  <w:num w:numId="59">
    <w:abstractNumId w:val="69"/>
  </w:num>
  <w:num w:numId="60">
    <w:abstractNumId w:val="8"/>
  </w:num>
  <w:num w:numId="61">
    <w:abstractNumId w:val="63"/>
  </w:num>
  <w:num w:numId="62">
    <w:abstractNumId w:val="80"/>
  </w:num>
  <w:num w:numId="63">
    <w:abstractNumId w:val="10"/>
  </w:num>
  <w:num w:numId="64">
    <w:abstractNumId w:val="83"/>
  </w:num>
  <w:num w:numId="65">
    <w:abstractNumId w:val="72"/>
  </w:num>
  <w:num w:numId="66">
    <w:abstractNumId w:val="46"/>
  </w:num>
  <w:num w:numId="67">
    <w:abstractNumId w:val="77"/>
  </w:num>
  <w:num w:numId="68">
    <w:abstractNumId w:val="73"/>
  </w:num>
  <w:num w:numId="69">
    <w:abstractNumId w:val="2"/>
  </w:num>
  <w:num w:numId="70">
    <w:abstractNumId w:val="13"/>
  </w:num>
  <w:num w:numId="71">
    <w:abstractNumId w:val="64"/>
  </w:num>
  <w:num w:numId="72">
    <w:abstractNumId w:val="15"/>
  </w:num>
  <w:num w:numId="73">
    <w:abstractNumId w:val="92"/>
  </w:num>
  <w:num w:numId="74">
    <w:abstractNumId w:val="66"/>
  </w:num>
  <w:num w:numId="75">
    <w:abstractNumId w:val="91"/>
  </w:num>
  <w:num w:numId="76">
    <w:abstractNumId w:val="49"/>
  </w:num>
  <w:num w:numId="77">
    <w:abstractNumId w:val="58"/>
  </w:num>
  <w:num w:numId="78">
    <w:abstractNumId w:val="89"/>
  </w:num>
  <w:num w:numId="79">
    <w:abstractNumId w:val="81"/>
  </w:num>
  <w:num w:numId="80">
    <w:abstractNumId w:val="87"/>
  </w:num>
  <w:num w:numId="81">
    <w:abstractNumId w:val="82"/>
  </w:num>
  <w:num w:numId="82">
    <w:abstractNumId w:val="61"/>
  </w:num>
  <w:num w:numId="83">
    <w:abstractNumId w:val="29"/>
  </w:num>
  <w:num w:numId="84">
    <w:abstractNumId w:val="18"/>
  </w:num>
  <w:num w:numId="85">
    <w:abstractNumId w:val="19"/>
  </w:num>
  <w:num w:numId="86">
    <w:abstractNumId w:val="34"/>
  </w:num>
  <w:num w:numId="87">
    <w:abstractNumId w:val="30"/>
  </w:num>
  <w:num w:numId="88">
    <w:abstractNumId w:val="20"/>
  </w:num>
  <w:num w:numId="89">
    <w:abstractNumId w:val="22"/>
  </w:num>
  <w:num w:numId="90">
    <w:abstractNumId w:val="44"/>
  </w:num>
  <w:num w:numId="91">
    <w:abstractNumId w:val="1"/>
  </w:num>
  <w:num w:numId="92">
    <w:abstractNumId w:val="24"/>
  </w:num>
  <w:num w:numId="93">
    <w:abstractNumId w:val="21"/>
  </w:num>
  <w:num w:numId="94">
    <w:abstractNumId w:val="54"/>
  </w:num>
  <w:num w:numId="95">
    <w:abstractNumId w:val="84"/>
  </w:num>
  <w:numIdMacAtCleanup w:val="9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8"/>
  <w:hideSpellingErrors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rsids>
    <w:rsidRoot w:val="007B4135"/>
    <w:rsid w:val="000032C5"/>
    <w:rsid w:val="00005327"/>
    <w:rsid w:val="00006298"/>
    <w:rsid w:val="0000640B"/>
    <w:rsid w:val="00006B70"/>
    <w:rsid w:val="000071DC"/>
    <w:rsid w:val="000108A8"/>
    <w:rsid w:val="00021C36"/>
    <w:rsid w:val="000236BC"/>
    <w:rsid w:val="00032F3D"/>
    <w:rsid w:val="00036121"/>
    <w:rsid w:val="0004062E"/>
    <w:rsid w:val="00042A7A"/>
    <w:rsid w:val="00043C17"/>
    <w:rsid w:val="0005557C"/>
    <w:rsid w:val="000578FD"/>
    <w:rsid w:val="00057DF4"/>
    <w:rsid w:val="00062B7C"/>
    <w:rsid w:val="00070EAE"/>
    <w:rsid w:val="000725FA"/>
    <w:rsid w:val="00073850"/>
    <w:rsid w:val="00074CA6"/>
    <w:rsid w:val="00074CB2"/>
    <w:rsid w:val="0007633E"/>
    <w:rsid w:val="0007672E"/>
    <w:rsid w:val="00080383"/>
    <w:rsid w:val="00081CBA"/>
    <w:rsid w:val="00086809"/>
    <w:rsid w:val="00090296"/>
    <w:rsid w:val="00094C09"/>
    <w:rsid w:val="00095EA4"/>
    <w:rsid w:val="00097EFC"/>
    <w:rsid w:val="000A1560"/>
    <w:rsid w:val="000A1B13"/>
    <w:rsid w:val="000A2E29"/>
    <w:rsid w:val="000A2FEC"/>
    <w:rsid w:val="000A3058"/>
    <w:rsid w:val="000A64C5"/>
    <w:rsid w:val="000B0712"/>
    <w:rsid w:val="000B32CE"/>
    <w:rsid w:val="000B34F5"/>
    <w:rsid w:val="000C43D0"/>
    <w:rsid w:val="000C4A98"/>
    <w:rsid w:val="000C6099"/>
    <w:rsid w:val="000D0137"/>
    <w:rsid w:val="000D1E8D"/>
    <w:rsid w:val="000D21BD"/>
    <w:rsid w:val="000D2C29"/>
    <w:rsid w:val="000D490C"/>
    <w:rsid w:val="000D4AE5"/>
    <w:rsid w:val="000D4B30"/>
    <w:rsid w:val="000D5A43"/>
    <w:rsid w:val="000D6186"/>
    <w:rsid w:val="000D6FFD"/>
    <w:rsid w:val="000E0CD3"/>
    <w:rsid w:val="000E389E"/>
    <w:rsid w:val="000F064A"/>
    <w:rsid w:val="000F1C68"/>
    <w:rsid w:val="000F51CA"/>
    <w:rsid w:val="000F6B89"/>
    <w:rsid w:val="000F7C98"/>
    <w:rsid w:val="0010021D"/>
    <w:rsid w:val="001050F9"/>
    <w:rsid w:val="0010681E"/>
    <w:rsid w:val="00110616"/>
    <w:rsid w:val="00111329"/>
    <w:rsid w:val="00111C63"/>
    <w:rsid w:val="00113F35"/>
    <w:rsid w:val="0011624F"/>
    <w:rsid w:val="001207C2"/>
    <w:rsid w:val="00121992"/>
    <w:rsid w:val="00123979"/>
    <w:rsid w:val="00124DA5"/>
    <w:rsid w:val="00125F68"/>
    <w:rsid w:val="00127CA3"/>
    <w:rsid w:val="001302FC"/>
    <w:rsid w:val="00131BE0"/>
    <w:rsid w:val="0013382E"/>
    <w:rsid w:val="00135254"/>
    <w:rsid w:val="001370C0"/>
    <w:rsid w:val="0014024F"/>
    <w:rsid w:val="001404C5"/>
    <w:rsid w:val="0014053B"/>
    <w:rsid w:val="00153436"/>
    <w:rsid w:val="001536AE"/>
    <w:rsid w:val="00153AFE"/>
    <w:rsid w:val="00154A11"/>
    <w:rsid w:val="00155661"/>
    <w:rsid w:val="001567C3"/>
    <w:rsid w:val="00156C49"/>
    <w:rsid w:val="00157424"/>
    <w:rsid w:val="00157689"/>
    <w:rsid w:val="00157BB1"/>
    <w:rsid w:val="00157EE3"/>
    <w:rsid w:val="00161891"/>
    <w:rsid w:val="00161892"/>
    <w:rsid w:val="00162D5A"/>
    <w:rsid w:val="0016458B"/>
    <w:rsid w:val="001653A4"/>
    <w:rsid w:val="00165FAF"/>
    <w:rsid w:val="00166C39"/>
    <w:rsid w:val="00170B9E"/>
    <w:rsid w:val="001721B5"/>
    <w:rsid w:val="00176DEC"/>
    <w:rsid w:val="00176ED0"/>
    <w:rsid w:val="00180C7F"/>
    <w:rsid w:val="001833DA"/>
    <w:rsid w:val="00184325"/>
    <w:rsid w:val="00184E1A"/>
    <w:rsid w:val="00185511"/>
    <w:rsid w:val="00185763"/>
    <w:rsid w:val="00193F8E"/>
    <w:rsid w:val="0019695A"/>
    <w:rsid w:val="001A1474"/>
    <w:rsid w:val="001A16BA"/>
    <w:rsid w:val="001A36BC"/>
    <w:rsid w:val="001A42FF"/>
    <w:rsid w:val="001A5971"/>
    <w:rsid w:val="001A5C13"/>
    <w:rsid w:val="001A647F"/>
    <w:rsid w:val="001B1348"/>
    <w:rsid w:val="001B340B"/>
    <w:rsid w:val="001B44AE"/>
    <w:rsid w:val="001C0F05"/>
    <w:rsid w:val="001C2D73"/>
    <w:rsid w:val="001C34AE"/>
    <w:rsid w:val="001C651E"/>
    <w:rsid w:val="001D0A54"/>
    <w:rsid w:val="001D2E2D"/>
    <w:rsid w:val="001D558C"/>
    <w:rsid w:val="001D586D"/>
    <w:rsid w:val="001D5C8D"/>
    <w:rsid w:val="001E330C"/>
    <w:rsid w:val="001F0895"/>
    <w:rsid w:val="001F0F7A"/>
    <w:rsid w:val="001F2FD2"/>
    <w:rsid w:val="001F3CB5"/>
    <w:rsid w:val="001F408E"/>
    <w:rsid w:val="001F60C9"/>
    <w:rsid w:val="001F6BC4"/>
    <w:rsid w:val="002009F9"/>
    <w:rsid w:val="00200DCC"/>
    <w:rsid w:val="00201E15"/>
    <w:rsid w:val="00205275"/>
    <w:rsid w:val="00207198"/>
    <w:rsid w:val="00207B9D"/>
    <w:rsid w:val="00210E34"/>
    <w:rsid w:val="00212BCB"/>
    <w:rsid w:val="002153F9"/>
    <w:rsid w:val="002156FA"/>
    <w:rsid w:val="00216666"/>
    <w:rsid w:val="00217565"/>
    <w:rsid w:val="0022336A"/>
    <w:rsid w:val="00223ACE"/>
    <w:rsid w:val="0022477E"/>
    <w:rsid w:val="00224927"/>
    <w:rsid w:val="00224E97"/>
    <w:rsid w:val="00225982"/>
    <w:rsid w:val="00230B26"/>
    <w:rsid w:val="002328C3"/>
    <w:rsid w:val="00232B8E"/>
    <w:rsid w:val="00232EE6"/>
    <w:rsid w:val="00233B3E"/>
    <w:rsid w:val="00233BB5"/>
    <w:rsid w:val="002409B2"/>
    <w:rsid w:val="00241411"/>
    <w:rsid w:val="00241D35"/>
    <w:rsid w:val="00245F33"/>
    <w:rsid w:val="00247203"/>
    <w:rsid w:val="002475E0"/>
    <w:rsid w:val="00250A9E"/>
    <w:rsid w:val="0025257C"/>
    <w:rsid w:val="00256F27"/>
    <w:rsid w:val="00262F99"/>
    <w:rsid w:val="00263404"/>
    <w:rsid w:val="00265998"/>
    <w:rsid w:val="00265A8A"/>
    <w:rsid w:val="002701E3"/>
    <w:rsid w:val="00272571"/>
    <w:rsid w:val="002729AB"/>
    <w:rsid w:val="00273D93"/>
    <w:rsid w:val="00274726"/>
    <w:rsid w:val="00276276"/>
    <w:rsid w:val="00277066"/>
    <w:rsid w:val="00281F45"/>
    <w:rsid w:val="00282155"/>
    <w:rsid w:val="00284A4C"/>
    <w:rsid w:val="0028590C"/>
    <w:rsid w:val="002876D0"/>
    <w:rsid w:val="00287DFD"/>
    <w:rsid w:val="00290EA6"/>
    <w:rsid w:val="0029249C"/>
    <w:rsid w:val="00292729"/>
    <w:rsid w:val="002939F4"/>
    <w:rsid w:val="00293C8E"/>
    <w:rsid w:val="002944AF"/>
    <w:rsid w:val="00295616"/>
    <w:rsid w:val="002964EE"/>
    <w:rsid w:val="00297080"/>
    <w:rsid w:val="002A1000"/>
    <w:rsid w:val="002A1BCD"/>
    <w:rsid w:val="002A20A4"/>
    <w:rsid w:val="002A2C4D"/>
    <w:rsid w:val="002A41B3"/>
    <w:rsid w:val="002B0478"/>
    <w:rsid w:val="002B0F36"/>
    <w:rsid w:val="002B2A08"/>
    <w:rsid w:val="002B4CC4"/>
    <w:rsid w:val="002B52DB"/>
    <w:rsid w:val="002B6551"/>
    <w:rsid w:val="002B6F2C"/>
    <w:rsid w:val="002C07DC"/>
    <w:rsid w:val="002C0B0B"/>
    <w:rsid w:val="002C1EC6"/>
    <w:rsid w:val="002C20D8"/>
    <w:rsid w:val="002D104D"/>
    <w:rsid w:val="002D2719"/>
    <w:rsid w:val="002E3E6E"/>
    <w:rsid w:val="002E5695"/>
    <w:rsid w:val="002E7668"/>
    <w:rsid w:val="002F0E5D"/>
    <w:rsid w:val="002F279D"/>
    <w:rsid w:val="002F53B4"/>
    <w:rsid w:val="002F7E39"/>
    <w:rsid w:val="003044FE"/>
    <w:rsid w:val="00305F7A"/>
    <w:rsid w:val="00306C4C"/>
    <w:rsid w:val="00307FB3"/>
    <w:rsid w:val="00310F34"/>
    <w:rsid w:val="00312F3F"/>
    <w:rsid w:val="00313792"/>
    <w:rsid w:val="00314F87"/>
    <w:rsid w:val="00315338"/>
    <w:rsid w:val="003155FC"/>
    <w:rsid w:val="00316599"/>
    <w:rsid w:val="00316F31"/>
    <w:rsid w:val="003171BD"/>
    <w:rsid w:val="003203CC"/>
    <w:rsid w:val="00321AC4"/>
    <w:rsid w:val="00325226"/>
    <w:rsid w:val="00330742"/>
    <w:rsid w:val="003349FE"/>
    <w:rsid w:val="00340D11"/>
    <w:rsid w:val="00341467"/>
    <w:rsid w:val="003429D5"/>
    <w:rsid w:val="00342FAB"/>
    <w:rsid w:val="00346F56"/>
    <w:rsid w:val="003537E8"/>
    <w:rsid w:val="0035527B"/>
    <w:rsid w:val="00355BC2"/>
    <w:rsid w:val="003575DB"/>
    <w:rsid w:val="003631C8"/>
    <w:rsid w:val="00363DA7"/>
    <w:rsid w:val="00364ECD"/>
    <w:rsid w:val="003652BF"/>
    <w:rsid w:val="00366F1D"/>
    <w:rsid w:val="00376DAF"/>
    <w:rsid w:val="00377153"/>
    <w:rsid w:val="0038155D"/>
    <w:rsid w:val="003819E0"/>
    <w:rsid w:val="003825B2"/>
    <w:rsid w:val="0038277E"/>
    <w:rsid w:val="003870DD"/>
    <w:rsid w:val="003873F7"/>
    <w:rsid w:val="00387F01"/>
    <w:rsid w:val="003907C1"/>
    <w:rsid w:val="003911DE"/>
    <w:rsid w:val="00393127"/>
    <w:rsid w:val="003936EF"/>
    <w:rsid w:val="00393FAE"/>
    <w:rsid w:val="00394E95"/>
    <w:rsid w:val="003A0646"/>
    <w:rsid w:val="003A2EA5"/>
    <w:rsid w:val="003B0C0E"/>
    <w:rsid w:val="003C02D8"/>
    <w:rsid w:val="003C24C3"/>
    <w:rsid w:val="003D01D9"/>
    <w:rsid w:val="003D047E"/>
    <w:rsid w:val="003D79AD"/>
    <w:rsid w:val="003E0C64"/>
    <w:rsid w:val="003E3D5F"/>
    <w:rsid w:val="003E4381"/>
    <w:rsid w:val="003E4C87"/>
    <w:rsid w:val="003F1CDE"/>
    <w:rsid w:val="003F2691"/>
    <w:rsid w:val="003F6917"/>
    <w:rsid w:val="003F72E4"/>
    <w:rsid w:val="003F752B"/>
    <w:rsid w:val="00401DA3"/>
    <w:rsid w:val="00401E1D"/>
    <w:rsid w:val="004022DD"/>
    <w:rsid w:val="00402A51"/>
    <w:rsid w:val="00415B45"/>
    <w:rsid w:val="004163D7"/>
    <w:rsid w:val="004173EF"/>
    <w:rsid w:val="004223C6"/>
    <w:rsid w:val="00424084"/>
    <w:rsid w:val="0043155E"/>
    <w:rsid w:val="0043781E"/>
    <w:rsid w:val="00442828"/>
    <w:rsid w:val="00442E49"/>
    <w:rsid w:val="00444187"/>
    <w:rsid w:val="0044547F"/>
    <w:rsid w:val="004546F8"/>
    <w:rsid w:val="0045681D"/>
    <w:rsid w:val="004578C1"/>
    <w:rsid w:val="0045791B"/>
    <w:rsid w:val="0046204A"/>
    <w:rsid w:val="004640ED"/>
    <w:rsid w:val="00464662"/>
    <w:rsid w:val="0046720D"/>
    <w:rsid w:val="00467642"/>
    <w:rsid w:val="00471FB8"/>
    <w:rsid w:val="0047366F"/>
    <w:rsid w:val="004744BC"/>
    <w:rsid w:val="004773E2"/>
    <w:rsid w:val="004822EB"/>
    <w:rsid w:val="00483D82"/>
    <w:rsid w:val="004852D4"/>
    <w:rsid w:val="004864D3"/>
    <w:rsid w:val="00487A0E"/>
    <w:rsid w:val="00490D7C"/>
    <w:rsid w:val="00491924"/>
    <w:rsid w:val="00496EFB"/>
    <w:rsid w:val="00497FFA"/>
    <w:rsid w:val="004A2A23"/>
    <w:rsid w:val="004A4AAF"/>
    <w:rsid w:val="004B5D2F"/>
    <w:rsid w:val="004B6FC2"/>
    <w:rsid w:val="004C05BB"/>
    <w:rsid w:val="004C6540"/>
    <w:rsid w:val="004D0512"/>
    <w:rsid w:val="004D0B8D"/>
    <w:rsid w:val="004D0DE4"/>
    <w:rsid w:val="004D136F"/>
    <w:rsid w:val="004D14EF"/>
    <w:rsid w:val="004D2BA1"/>
    <w:rsid w:val="004D3FF7"/>
    <w:rsid w:val="004D5B5D"/>
    <w:rsid w:val="004D648E"/>
    <w:rsid w:val="004E436C"/>
    <w:rsid w:val="004E593F"/>
    <w:rsid w:val="004E5DB3"/>
    <w:rsid w:val="004E7CA6"/>
    <w:rsid w:val="004F1E24"/>
    <w:rsid w:val="004F3C3A"/>
    <w:rsid w:val="004F4B49"/>
    <w:rsid w:val="004F6C34"/>
    <w:rsid w:val="00501993"/>
    <w:rsid w:val="00503624"/>
    <w:rsid w:val="00503D3C"/>
    <w:rsid w:val="00510DD0"/>
    <w:rsid w:val="00511B34"/>
    <w:rsid w:val="00512F72"/>
    <w:rsid w:val="005135FF"/>
    <w:rsid w:val="00516F43"/>
    <w:rsid w:val="00522DC2"/>
    <w:rsid w:val="005249AE"/>
    <w:rsid w:val="005307A9"/>
    <w:rsid w:val="00532395"/>
    <w:rsid w:val="00534E71"/>
    <w:rsid w:val="00540552"/>
    <w:rsid w:val="00540FC4"/>
    <w:rsid w:val="00541FD9"/>
    <w:rsid w:val="0054215F"/>
    <w:rsid w:val="00543D72"/>
    <w:rsid w:val="005448AA"/>
    <w:rsid w:val="00545FBA"/>
    <w:rsid w:val="00547E38"/>
    <w:rsid w:val="00550A40"/>
    <w:rsid w:val="00550D45"/>
    <w:rsid w:val="00551783"/>
    <w:rsid w:val="00551B5A"/>
    <w:rsid w:val="00552F46"/>
    <w:rsid w:val="00554479"/>
    <w:rsid w:val="0055740F"/>
    <w:rsid w:val="005652B9"/>
    <w:rsid w:val="0056677E"/>
    <w:rsid w:val="00567273"/>
    <w:rsid w:val="005704A9"/>
    <w:rsid w:val="0057570B"/>
    <w:rsid w:val="00575980"/>
    <w:rsid w:val="00576D34"/>
    <w:rsid w:val="00576E36"/>
    <w:rsid w:val="00582F54"/>
    <w:rsid w:val="0058342E"/>
    <w:rsid w:val="0058380B"/>
    <w:rsid w:val="00583F07"/>
    <w:rsid w:val="0058769A"/>
    <w:rsid w:val="0059098E"/>
    <w:rsid w:val="00592682"/>
    <w:rsid w:val="00593BA8"/>
    <w:rsid w:val="005A080D"/>
    <w:rsid w:val="005A39B9"/>
    <w:rsid w:val="005B1D8E"/>
    <w:rsid w:val="005B359B"/>
    <w:rsid w:val="005B43F0"/>
    <w:rsid w:val="005C24F2"/>
    <w:rsid w:val="005C4B62"/>
    <w:rsid w:val="005C64D2"/>
    <w:rsid w:val="005C71BF"/>
    <w:rsid w:val="005D019C"/>
    <w:rsid w:val="005D4CCE"/>
    <w:rsid w:val="005D6203"/>
    <w:rsid w:val="005D6865"/>
    <w:rsid w:val="005E07B3"/>
    <w:rsid w:val="005E2B2C"/>
    <w:rsid w:val="005E53F9"/>
    <w:rsid w:val="005F2A9E"/>
    <w:rsid w:val="005F2C60"/>
    <w:rsid w:val="005F3554"/>
    <w:rsid w:val="005F59B8"/>
    <w:rsid w:val="005F6F0F"/>
    <w:rsid w:val="0060053D"/>
    <w:rsid w:val="00602434"/>
    <w:rsid w:val="006047C9"/>
    <w:rsid w:val="00604914"/>
    <w:rsid w:val="00611515"/>
    <w:rsid w:val="00611DE1"/>
    <w:rsid w:val="00614462"/>
    <w:rsid w:val="0061452B"/>
    <w:rsid w:val="00616449"/>
    <w:rsid w:val="00621AB3"/>
    <w:rsid w:val="00632F5A"/>
    <w:rsid w:val="0063692F"/>
    <w:rsid w:val="006465FC"/>
    <w:rsid w:val="0064709F"/>
    <w:rsid w:val="00647154"/>
    <w:rsid w:val="00654295"/>
    <w:rsid w:val="0065790E"/>
    <w:rsid w:val="00657EBA"/>
    <w:rsid w:val="00663159"/>
    <w:rsid w:val="00663EAF"/>
    <w:rsid w:val="00664509"/>
    <w:rsid w:val="00666D2F"/>
    <w:rsid w:val="006673CA"/>
    <w:rsid w:val="00670D2A"/>
    <w:rsid w:val="00670E45"/>
    <w:rsid w:val="00671078"/>
    <w:rsid w:val="00672C18"/>
    <w:rsid w:val="00673CF1"/>
    <w:rsid w:val="00675C87"/>
    <w:rsid w:val="00676415"/>
    <w:rsid w:val="00681FE3"/>
    <w:rsid w:val="0068415D"/>
    <w:rsid w:val="00685952"/>
    <w:rsid w:val="00690FB1"/>
    <w:rsid w:val="00693369"/>
    <w:rsid w:val="006A0349"/>
    <w:rsid w:val="006A0C33"/>
    <w:rsid w:val="006A0FD4"/>
    <w:rsid w:val="006A5E07"/>
    <w:rsid w:val="006A618F"/>
    <w:rsid w:val="006A70B4"/>
    <w:rsid w:val="006B7B5E"/>
    <w:rsid w:val="006C1FDD"/>
    <w:rsid w:val="006C4CE6"/>
    <w:rsid w:val="006C691E"/>
    <w:rsid w:val="006D0189"/>
    <w:rsid w:val="006D36C1"/>
    <w:rsid w:val="006D4ECD"/>
    <w:rsid w:val="006D7CAE"/>
    <w:rsid w:val="006E169C"/>
    <w:rsid w:val="006E3C2B"/>
    <w:rsid w:val="006E5665"/>
    <w:rsid w:val="006F24E5"/>
    <w:rsid w:val="006F3614"/>
    <w:rsid w:val="006F3FC7"/>
    <w:rsid w:val="006F4428"/>
    <w:rsid w:val="006F4F58"/>
    <w:rsid w:val="006F580F"/>
    <w:rsid w:val="006F6552"/>
    <w:rsid w:val="006F6927"/>
    <w:rsid w:val="006F6FC9"/>
    <w:rsid w:val="00700E85"/>
    <w:rsid w:val="00701803"/>
    <w:rsid w:val="00702308"/>
    <w:rsid w:val="00702880"/>
    <w:rsid w:val="00706241"/>
    <w:rsid w:val="00707AB0"/>
    <w:rsid w:val="00707F55"/>
    <w:rsid w:val="00711E49"/>
    <w:rsid w:val="00713860"/>
    <w:rsid w:val="007156DA"/>
    <w:rsid w:val="00717A80"/>
    <w:rsid w:val="00717DCA"/>
    <w:rsid w:val="00720B4A"/>
    <w:rsid w:val="007232CF"/>
    <w:rsid w:val="0072549F"/>
    <w:rsid w:val="00725643"/>
    <w:rsid w:val="007256C9"/>
    <w:rsid w:val="00725F21"/>
    <w:rsid w:val="00726C5E"/>
    <w:rsid w:val="00730C9E"/>
    <w:rsid w:val="007319DD"/>
    <w:rsid w:val="00733FEA"/>
    <w:rsid w:val="0073548A"/>
    <w:rsid w:val="00737C8F"/>
    <w:rsid w:val="007471A8"/>
    <w:rsid w:val="00753138"/>
    <w:rsid w:val="00754542"/>
    <w:rsid w:val="00757057"/>
    <w:rsid w:val="00757237"/>
    <w:rsid w:val="00760F2E"/>
    <w:rsid w:val="007665F9"/>
    <w:rsid w:val="00767094"/>
    <w:rsid w:val="0077289D"/>
    <w:rsid w:val="00775CF3"/>
    <w:rsid w:val="007812DB"/>
    <w:rsid w:val="00782C5C"/>
    <w:rsid w:val="007918D5"/>
    <w:rsid w:val="007A2A90"/>
    <w:rsid w:val="007A2BBF"/>
    <w:rsid w:val="007A3E9E"/>
    <w:rsid w:val="007A5D44"/>
    <w:rsid w:val="007A7812"/>
    <w:rsid w:val="007B0432"/>
    <w:rsid w:val="007B1380"/>
    <w:rsid w:val="007B1BDD"/>
    <w:rsid w:val="007B4135"/>
    <w:rsid w:val="007B7CC8"/>
    <w:rsid w:val="007C012E"/>
    <w:rsid w:val="007C5CB2"/>
    <w:rsid w:val="007C6BDE"/>
    <w:rsid w:val="007C7A31"/>
    <w:rsid w:val="007C7AD0"/>
    <w:rsid w:val="007D43D4"/>
    <w:rsid w:val="007D578D"/>
    <w:rsid w:val="007D5C38"/>
    <w:rsid w:val="007E016A"/>
    <w:rsid w:val="007E0E77"/>
    <w:rsid w:val="007E1BEE"/>
    <w:rsid w:val="007E2F34"/>
    <w:rsid w:val="007E3DE4"/>
    <w:rsid w:val="007E4464"/>
    <w:rsid w:val="007E7F80"/>
    <w:rsid w:val="007F29C6"/>
    <w:rsid w:val="007F46A6"/>
    <w:rsid w:val="007F4CF8"/>
    <w:rsid w:val="007F5766"/>
    <w:rsid w:val="008004B5"/>
    <w:rsid w:val="008123D2"/>
    <w:rsid w:val="00813534"/>
    <w:rsid w:val="00815764"/>
    <w:rsid w:val="008167CC"/>
    <w:rsid w:val="00816922"/>
    <w:rsid w:val="00817F6D"/>
    <w:rsid w:val="00820824"/>
    <w:rsid w:val="00820980"/>
    <w:rsid w:val="0082241F"/>
    <w:rsid w:val="00826B70"/>
    <w:rsid w:val="00826FF1"/>
    <w:rsid w:val="00830CC2"/>
    <w:rsid w:val="008310CA"/>
    <w:rsid w:val="00834F95"/>
    <w:rsid w:val="008358E4"/>
    <w:rsid w:val="0083632C"/>
    <w:rsid w:val="00840085"/>
    <w:rsid w:val="00857894"/>
    <w:rsid w:val="00857A5C"/>
    <w:rsid w:val="00863A0F"/>
    <w:rsid w:val="00863F59"/>
    <w:rsid w:val="0086406D"/>
    <w:rsid w:val="008642E3"/>
    <w:rsid w:val="00865023"/>
    <w:rsid w:val="00866820"/>
    <w:rsid w:val="00870E9C"/>
    <w:rsid w:val="008720E5"/>
    <w:rsid w:val="0088207E"/>
    <w:rsid w:val="00882D44"/>
    <w:rsid w:val="00884240"/>
    <w:rsid w:val="00887A76"/>
    <w:rsid w:val="00887C21"/>
    <w:rsid w:val="00890817"/>
    <w:rsid w:val="0089107F"/>
    <w:rsid w:val="00895E57"/>
    <w:rsid w:val="0089700C"/>
    <w:rsid w:val="00897DB1"/>
    <w:rsid w:val="008A26C7"/>
    <w:rsid w:val="008B1155"/>
    <w:rsid w:val="008B1531"/>
    <w:rsid w:val="008B2C6F"/>
    <w:rsid w:val="008B3899"/>
    <w:rsid w:val="008B74F2"/>
    <w:rsid w:val="008C0B9C"/>
    <w:rsid w:val="008C368F"/>
    <w:rsid w:val="008C7F27"/>
    <w:rsid w:val="008D36B1"/>
    <w:rsid w:val="008D3955"/>
    <w:rsid w:val="008D478A"/>
    <w:rsid w:val="008D5D67"/>
    <w:rsid w:val="008D73FC"/>
    <w:rsid w:val="008E3465"/>
    <w:rsid w:val="008E411E"/>
    <w:rsid w:val="008E4276"/>
    <w:rsid w:val="008E4B6B"/>
    <w:rsid w:val="008E4F92"/>
    <w:rsid w:val="008F0905"/>
    <w:rsid w:val="008F45BE"/>
    <w:rsid w:val="008F710C"/>
    <w:rsid w:val="008F78C7"/>
    <w:rsid w:val="008F793D"/>
    <w:rsid w:val="008F7B08"/>
    <w:rsid w:val="00901A84"/>
    <w:rsid w:val="0090213D"/>
    <w:rsid w:val="00902702"/>
    <w:rsid w:val="00903294"/>
    <w:rsid w:val="0090660F"/>
    <w:rsid w:val="009154BB"/>
    <w:rsid w:val="00922736"/>
    <w:rsid w:val="00923F5D"/>
    <w:rsid w:val="00926A6F"/>
    <w:rsid w:val="009307F8"/>
    <w:rsid w:val="00931556"/>
    <w:rsid w:val="009358B3"/>
    <w:rsid w:val="00940C14"/>
    <w:rsid w:val="00946EDC"/>
    <w:rsid w:val="00947AC9"/>
    <w:rsid w:val="009535E6"/>
    <w:rsid w:val="00953D9A"/>
    <w:rsid w:val="00962639"/>
    <w:rsid w:val="009644E0"/>
    <w:rsid w:val="00964CC9"/>
    <w:rsid w:val="00973967"/>
    <w:rsid w:val="00976875"/>
    <w:rsid w:val="00982689"/>
    <w:rsid w:val="0098531F"/>
    <w:rsid w:val="00986C64"/>
    <w:rsid w:val="00990F5B"/>
    <w:rsid w:val="00991275"/>
    <w:rsid w:val="00992100"/>
    <w:rsid w:val="0099563D"/>
    <w:rsid w:val="009A610F"/>
    <w:rsid w:val="009A626A"/>
    <w:rsid w:val="009B1C37"/>
    <w:rsid w:val="009B5EA3"/>
    <w:rsid w:val="009C0DE2"/>
    <w:rsid w:val="009C1153"/>
    <w:rsid w:val="009C12E9"/>
    <w:rsid w:val="009C13DE"/>
    <w:rsid w:val="009C4501"/>
    <w:rsid w:val="009C4974"/>
    <w:rsid w:val="009C4E8E"/>
    <w:rsid w:val="009C5540"/>
    <w:rsid w:val="009D0B60"/>
    <w:rsid w:val="009E1BA3"/>
    <w:rsid w:val="009E3345"/>
    <w:rsid w:val="009E4A62"/>
    <w:rsid w:val="009E6ED5"/>
    <w:rsid w:val="009F173A"/>
    <w:rsid w:val="009F2041"/>
    <w:rsid w:val="009F43B7"/>
    <w:rsid w:val="009F7231"/>
    <w:rsid w:val="009F7732"/>
    <w:rsid w:val="00A01516"/>
    <w:rsid w:val="00A029AC"/>
    <w:rsid w:val="00A02B88"/>
    <w:rsid w:val="00A03683"/>
    <w:rsid w:val="00A056EF"/>
    <w:rsid w:val="00A1249E"/>
    <w:rsid w:val="00A12931"/>
    <w:rsid w:val="00A12DB4"/>
    <w:rsid w:val="00A170DC"/>
    <w:rsid w:val="00A24A9A"/>
    <w:rsid w:val="00A269D3"/>
    <w:rsid w:val="00A27537"/>
    <w:rsid w:val="00A27762"/>
    <w:rsid w:val="00A31C7B"/>
    <w:rsid w:val="00A333D4"/>
    <w:rsid w:val="00A4074B"/>
    <w:rsid w:val="00A41BF3"/>
    <w:rsid w:val="00A42225"/>
    <w:rsid w:val="00A5105A"/>
    <w:rsid w:val="00A54576"/>
    <w:rsid w:val="00A557B8"/>
    <w:rsid w:val="00A57240"/>
    <w:rsid w:val="00A57988"/>
    <w:rsid w:val="00A57BC6"/>
    <w:rsid w:val="00A62D2C"/>
    <w:rsid w:val="00A64D27"/>
    <w:rsid w:val="00A659E9"/>
    <w:rsid w:val="00A66873"/>
    <w:rsid w:val="00A67658"/>
    <w:rsid w:val="00A710AB"/>
    <w:rsid w:val="00A74511"/>
    <w:rsid w:val="00A74621"/>
    <w:rsid w:val="00A778AF"/>
    <w:rsid w:val="00A912B0"/>
    <w:rsid w:val="00A91B4D"/>
    <w:rsid w:val="00A92D16"/>
    <w:rsid w:val="00A9365D"/>
    <w:rsid w:val="00A937AA"/>
    <w:rsid w:val="00A9593D"/>
    <w:rsid w:val="00AA0B8E"/>
    <w:rsid w:val="00AA1A08"/>
    <w:rsid w:val="00AA25D2"/>
    <w:rsid w:val="00AA6B49"/>
    <w:rsid w:val="00AA6D61"/>
    <w:rsid w:val="00AA7187"/>
    <w:rsid w:val="00AB148C"/>
    <w:rsid w:val="00AB3AF3"/>
    <w:rsid w:val="00AC0FDE"/>
    <w:rsid w:val="00AC14B1"/>
    <w:rsid w:val="00AC191D"/>
    <w:rsid w:val="00AC7614"/>
    <w:rsid w:val="00AD330F"/>
    <w:rsid w:val="00AD4071"/>
    <w:rsid w:val="00AD5874"/>
    <w:rsid w:val="00AD7B8A"/>
    <w:rsid w:val="00AE0598"/>
    <w:rsid w:val="00AE249A"/>
    <w:rsid w:val="00AE4370"/>
    <w:rsid w:val="00AE7FBB"/>
    <w:rsid w:val="00AF202E"/>
    <w:rsid w:val="00AF2438"/>
    <w:rsid w:val="00AF280E"/>
    <w:rsid w:val="00AF5D8E"/>
    <w:rsid w:val="00AF6AB0"/>
    <w:rsid w:val="00AF7E6F"/>
    <w:rsid w:val="00B008E3"/>
    <w:rsid w:val="00B02016"/>
    <w:rsid w:val="00B04AFB"/>
    <w:rsid w:val="00B064F3"/>
    <w:rsid w:val="00B067D9"/>
    <w:rsid w:val="00B147D1"/>
    <w:rsid w:val="00B2037C"/>
    <w:rsid w:val="00B2110A"/>
    <w:rsid w:val="00B22EB5"/>
    <w:rsid w:val="00B2490A"/>
    <w:rsid w:val="00B2722E"/>
    <w:rsid w:val="00B30736"/>
    <w:rsid w:val="00B307DC"/>
    <w:rsid w:val="00B30917"/>
    <w:rsid w:val="00B32FE3"/>
    <w:rsid w:val="00B35165"/>
    <w:rsid w:val="00B35556"/>
    <w:rsid w:val="00B35D37"/>
    <w:rsid w:val="00B36353"/>
    <w:rsid w:val="00B4168B"/>
    <w:rsid w:val="00B47142"/>
    <w:rsid w:val="00B51C29"/>
    <w:rsid w:val="00B535A2"/>
    <w:rsid w:val="00B57AEA"/>
    <w:rsid w:val="00B604D3"/>
    <w:rsid w:val="00B60962"/>
    <w:rsid w:val="00B613D0"/>
    <w:rsid w:val="00B63ADC"/>
    <w:rsid w:val="00B63F77"/>
    <w:rsid w:val="00B65A05"/>
    <w:rsid w:val="00B67FD9"/>
    <w:rsid w:val="00B707D4"/>
    <w:rsid w:val="00B7491E"/>
    <w:rsid w:val="00B762AD"/>
    <w:rsid w:val="00B824BE"/>
    <w:rsid w:val="00B82B08"/>
    <w:rsid w:val="00B84142"/>
    <w:rsid w:val="00B9409A"/>
    <w:rsid w:val="00B97C84"/>
    <w:rsid w:val="00B97F2F"/>
    <w:rsid w:val="00BA3E05"/>
    <w:rsid w:val="00BA5373"/>
    <w:rsid w:val="00BA65AA"/>
    <w:rsid w:val="00BB0125"/>
    <w:rsid w:val="00BB2398"/>
    <w:rsid w:val="00BB32B9"/>
    <w:rsid w:val="00BB359C"/>
    <w:rsid w:val="00BB4F20"/>
    <w:rsid w:val="00BB7859"/>
    <w:rsid w:val="00BC5DD0"/>
    <w:rsid w:val="00BC6565"/>
    <w:rsid w:val="00BD1232"/>
    <w:rsid w:val="00BD1BFE"/>
    <w:rsid w:val="00BD3370"/>
    <w:rsid w:val="00BD72A8"/>
    <w:rsid w:val="00BD7AF1"/>
    <w:rsid w:val="00BE0716"/>
    <w:rsid w:val="00BE1F39"/>
    <w:rsid w:val="00BE3227"/>
    <w:rsid w:val="00BE324F"/>
    <w:rsid w:val="00BF37B0"/>
    <w:rsid w:val="00BF4F64"/>
    <w:rsid w:val="00BF791E"/>
    <w:rsid w:val="00C025B4"/>
    <w:rsid w:val="00C05FB3"/>
    <w:rsid w:val="00C06D6F"/>
    <w:rsid w:val="00C10990"/>
    <w:rsid w:val="00C14ADC"/>
    <w:rsid w:val="00C20096"/>
    <w:rsid w:val="00C21FB0"/>
    <w:rsid w:val="00C22B0F"/>
    <w:rsid w:val="00C25360"/>
    <w:rsid w:val="00C2725F"/>
    <w:rsid w:val="00C27AD2"/>
    <w:rsid w:val="00C310C5"/>
    <w:rsid w:val="00C331FC"/>
    <w:rsid w:val="00C33725"/>
    <w:rsid w:val="00C33CBB"/>
    <w:rsid w:val="00C36BBB"/>
    <w:rsid w:val="00C379C1"/>
    <w:rsid w:val="00C41E45"/>
    <w:rsid w:val="00C44253"/>
    <w:rsid w:val="00C47BA5"/>
    <w:rsid w:val="00C50135"/>
    <w:rsid w:val="00C50FEC"/>
    <w:rsid w:val="00C526FE"/>
    <w:rsid w:val="00C530DC"/>
    <w:rsid w:val="00C55CD7"/>
    <w:rsid w:val="00C56C98"/>
    <w:rsid w:val="00C60A06"/>
    <w:rsid w:val="00C610B3"/>
    <w:rsid w:val="00C61F70"/>
    <w:rsid w:val="00C64040"/>
    <w:rsid w:val="00C64434"/>
    <w:rsid w:val="00C64CC9"/>
    <w:rsid w:val="00C65707"/>
    <w:rsid w:val="00C6593E"/>
    <w:rsid w:val="00C67976"/>
    <w:rsid w:val="00C71A4F"/>
    <w:rsid w:val="00C76BD8"/>
    <w:rsid w:val="00C801A5"/>
    <w:rsid w:val="00C81A87"/>
    <w:rsid w:val="00C91914"/>
    <w:rsid w:val="00C9433A"/>
    <w:rsid w:val="00C97484"/>
    <w:rsid w:val="00CA1056"/>
    <w:rsid w:val="00CA5B6F"/>
    <w:rsid w:val="00CA68DA"/>
    <w:rsid w:val="00CB0340"/>
    <w:rsid w:val="00CB1F35"/>
    <w:rsid w:val="00CB5FFB"/>
    <w:rsid w:val="00CC0AC3"/>
    <w:rsid w:val="00CC1AB6"/>
    <w:rsid w:val="00CC31A7"/>
    <w:rsid w:val="00CC3E2C"/>
    <w:rsid w:val="00CC43A3"/>
    <w:rsid w:val="00CC69F7"/>
    <w:rsid w:val="00CC7DC7"/>
    <w:rsid w:val="00CD2E19"/>
    <w:rsid w:val="00CD51E6"/>
    <w:rsid w:val="00CD5228"/>
    <w:rsid w:val="00CE0086"/>
    <w:rsid w:val="00CE0E07"/>
    <w:rsid w:val="00CE2219"/>
    <w:rsid w:val="00CE49A7"/>
    <w:rsid w:val="00CE69C1"/>
    <w:rsid w:val="00CF295C"/>
    <w:rsid w:val="00CF5208"/>
    <w:rsid w:val="00D017EC"/>
    <w:rsid w:val="00D02529"/>
    <w:rsid w:val="00D02F46"/>
    <w:rsid w:val="00D04426"/>
    <w:rsid w:val="00D05D37"/>
    <w:rsid w:val="00D10865"/>
    <w:rsid w:val="00D12E76"/>
    <w:rsid w:val="00D15ABD"/>
    <w:rsid w:val="00D16336"/>
    <w:rsid w:val="00D23A13"/>
    <w:rsid w:val="00D25E11"/>
    <w:rsid w:val="00D25FF7"/>
    <w:rsid w:val="00D26331"/>
    <w:rsid w:val="00D278F5"/>
    <w:rsid w:val="00D31AED"/>
    <w:rsid w:val="00D331A5"/>
    <w:rsid w:val="00D34A56"/>
    <w:rsid w:val="00D40A1D"/>
    <w:rsid w:val="00D459B9"/>
    <w:rsid w:val="00D51E58"/>
    <w:rsid w:val="00D55F29"/>
    <w:rsid w:val="00D61EB2"/>
    <w:rsid w:val="00D644C3"/>
    <w:rsid w:val="00D653F7"/>
    <w:rsid w:val="00D70FAF"/>
    <w:rsid w:val="00D716FE"/>
    <w:rsid w:val="00D72E0C"/>
    <w:rsid w:val="00D732EF"/>
    <w:rsid w:val="00D73D49"/>
    <w:rsid w:val="00D73DA3"/>
    <w:rsid w:val="00D75665"/>
    <w:rsid w:val="00D77BED"/>
    <w:rsid w:val="00D86752"/>
    <w:rsid w:val="00D929D3"/>
    <w:rsid w:val="00D935C3"/>
    <w:rsid w:val="00D93B3C"/>
    <w:rsid w:val="00D96D91"/>
    <w:rsid w:val="00D97A7F"/>
    <w:rsid w:val="00DA2335"/>
    <w:rsid w:val="00DA5036"/>
    <w:rsid w:val="00DB07E5"/>
    <w:rsid w:val="00DB15B9"/>
    <w:rsid w:val="00DB4E66"/>
    <w:rsid w:val="00DB5794"/>
    <w:rsid w:val="00DB62EC"/>
    <w:rsid w:val="00DB64C2"/>
    <w:rsid w:val="00DC2B6E"/>
    <w:rsid w:val="00DC56E1"/>
    <w:rsid w:val="00DC7A2E"/>
    <w:rsid w:val="00DD3538"/>
    <w:rsid w:val="00DD3937"/>
    <w:rsid w:val="00DD3E9A"/>
    <w:rsid w:val="00DD3FBF"/>
    <w:rsid w:val="00DD56E9"/>
    <w:rsid w:val="00DD572D"/>
    <w:rsid w:val="00DD72C4"/>
    <w:rsid w:val="00DF0955"/>
    <w:rsid w:val="00DF3A03"/>
    <w:rsid w:val="00DF6656"/>
    <w:rsid w:val="00DF7456"/>
    <w:rsid w:val="00E00ABF"/>
    <w:rsid w:val="00E01FF6"/>
    <w:rsid w:val="00E04D8B"/>
    <w:rsid w:val="00E06481"/>
    <w:rsid w:val="00E07033"/>
    <w:rsid w:val="00E11968"/>
    <w:rsid w:val="00E11D94"/>
    <w:rsid w:val="00E129E6"/>
    <w:rsid w:val="00E13B37"/>
    <w:rsid w:val="00E141D7"/>
    <w:rsid w:val="00E141F8"/>
    <w:rsid w:val="00E14969"/>
    <w:rsid w:val="00E2047E"/>
    <w:rsid w:val="00E23E1E"/>
    <w:rsid w:val="00E275D8"/>
    <w:rsid w:val="00E43FF1"/>
    <w:rsid w:val="00E4449D"/>
    <w:rsid w:val="00E51924"/>
    <w:rsid w:val="00E52FC9"/>
    <w:rsid w:val="00E5393D"/>
    <w:rsid w:val="00E539DB"/>
    <w:rsid w:val="00E54239"/>
    <w:rsid w:val="00E600F3"/>
    <w:rsid w:val="00E633EF"/>
    <w:rsid w:val="00E639C5"/>
    <w:rsid w:val="00E64465"/>
    <w:rsid w:val="00E65C74"/>
    <w:rsid w:val="00E6718F"/>
    <w:rsid w:val="00E70EAA"/>
    <w:rsid w:val="00E716C2"/>
    <w:rsid w:val="00E72428"/>
    <w:rsid w:val="00E7255F"/>
    <w:rsid w:val="00E7329C"/>
    <w:rsid w:val="00E73A4B"/>
    <w:rsid w:val="00E74114"/>
    <w:rsid w:val="00E80E81"/>
    <w:rsid w:val="00E83573"/>
    <w:rsid w:val="00E8451C"/>
    <w:rsid w:val="00E875B7"/>
    <w:rsid w:val="00E87AEF"/>
    <w:rsid w:val="00E91703"/>
    <w:rsid w:val="00E96777"/>
    <w:rsid w:val="00E96CC9"/>
    <w:rsid w:val="00EA1C07"/>
    <w:rsid w:val="00EB2161"/>
    <w:rsid w:val="00EB320B"/>
    <w:rsid w:val="00EC0081"/>
    <w:rsid w:val="00EC2839"/>
    <w:rsid w:val="00EC310F"/>
    <w:rsid w:val="00EC495E"/>
    <w:rsid w:val="00EC5B07"/>
    <w:rsid w:val="00ED30C8"/>
    <w:rsid w:val="00ED762F"/>
    <w:rsid w:val="00EE2341"/>
    <w:rsid w:val="00EE26E6"/>
    <w:rsid w:val="00EE6ECE"/>
    <w:rsid w:val="00EE7792"/>
    <w:rsid w:val="00EF0585"/>
    <w:rsid w:val="00EF152A"/>
    <w:rsid w:val="00EF1DB4"/>
    <w:rsid w:val="00EF2214"/>
    <w:rsid w:val="00EF2309"/>
    <w:rsid w:val="00EF380F"/>
    <w:rsid w:val="00EF3D76"/>
    <w:rsid w:val="00EF4108"/>
    <w:rsid w:val="00EF6E26"/>
    <w:rsid w:val="00F00C22"/>
    <w:rsid w:val="00F113E3"/>
    <w:rsid w:val="00F1213A"/>
    <w:rsid w:val="00F13A7E"/>
    <w:rsid w:val="00F14A6E"/>
    <w:rsid w:val="00F1563C"/>
    <w:rsid w:val="00F16606"/>
    <w:rsid w:val="00F173D5"/>
    <w:rsid w:val="00F20943"/>
    <w:rsid w:val="00F22847"/>
    <w:rsid w:val="00F267BA"/>
    <w:rsid w:val="00F2721E"/>
    <w:rsid w:val="00F31007"/>
    <w:rsid w:val="00F35081"/>
    <w:rsid w:val="00F401D3"/>
    <w:rsid w:val="00F41EDC"/>
    <w:rsid w:val="00F453AD"/>
    <w:rsid w:val="00F4713D"/>
    <w:rsid w:val="00F47663"/>
    <w:rsid w:val="00F50508"/>
    <w:rsid w:val="00F50B13"/>
    <w:rsid w:val="00F51D31"/>
    <w:rsid w:val="00F56B31"/>
    <w:rsid w:val="00F62D42"/>
    <w:rsid w:val="00F64781"/>
    <w:rsid w:val="00F64CFB"/>
    <w:rsid w:val="00F72D69"/>
    <w:rsid w:val="00F7308D"/>
    <w:rsid w:val="00F80B33"/>
    <w:rsid w:val="00F80D70"/>
    <w:rsid w:val="00F80E57"/>
    <w:rsid w:val="00F81013"/>
    <w:rsid w:val="00F83C09"/>
    <w:rsid w:val="00F83D49"/>
    <w:rsid w:val="00F9037D"/>
    <w:rsid w:val="00F91C2D"/>
    <w:rsid w:val="00F92349"/>
    <w:rsid w:val="00F92AA3"/>
    <w:rsid w:val="00F95B7A"/>
    <w:rsid w:val="00FA37BA"/>
    <w:rsid w:val="00FA622D"/>
    <w:rsid w:val="00FA6703"/>
    <w:rsid w:val="00FB1790"/>
    <w:rsid w:val="00FB1CC3"/>
    <w:rsid w:val="00FB2721"/>
    <w:rsid w:val="00FB293A"/>
    <w:rsid w:val="00FB37E4"/>
    <w:rsid w:val="00FB5C39"/>
    <w:rsid w:val="00FB67A6"/>
    <w:rsid w:val="00FB7025"/>
    <w:rsid w:val="00FC19AA"/>
    <w:rsid w:val="00FC63BA"/>
    <w:rsid w:val="00FD7E8F"/>
    <w:rsid w:val="00FE32A5"/>
    <w:rsid w:val="00FE32B6"/>
    <w:rsid w:val="00FE4429"/>
    <w:rsid w:val="00FE46C4"/>
    <w:rsid w:val="00FE4FEA"/>
    <w:rsid w:val="00FF24C7"/>
    <w:rsid w:val="00FF3958"/>
    <w:rsid w:val="00FF5135"/>
    <w:rsid w:val="00FF646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480" w:lineRule="auto"/>
        <w:ind w:left="1134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F7456"/>
  </w:style>
  <w:style w:type="paragraph" w:styleId="Heading1">
    <w:name w:val="heading 1"/>
    <w:basedOn w:val="Normal"/>
    <w:next w:val="Normal"/>
    <w:link w:val="Heading1Char"/>
    <w:uiPriority w:val="9"/>
    <w:qFormat/>
    <w:rsid w:val="003819E0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3382E"/>
    <w:pPr>
      <w:keepNext/>
      <w:keepLines/>
      <w:numPr>
        <w:numId w:val="2"/>
      </w:numPr>
      <w:spacing w:after="0"/>
      <w:jc w:val="left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27537"/>
    <w:pPr>
      <w:keepNext/>
      <w:keepLines/>
      <w:numPr>
        <w:numId w:val="4"/>
      </w:numPr>
      <w:spacing w:after="0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535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35A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97687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3819E0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3382E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27537"/>
    <w:rPr>
      <w:rFonts w:ascii="Times New Roman" w:eastAsiaTheme="majorEastAsia" w:hAnsi="Times New Roman" w:cstheme="majorBidi"/>
      <w:b/>
      <w:bCs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870E9C"/>
    <w:pPr>
      <w:spacing w:before="480" w:line="276" w:lineRule="auto"/>
      <w:ind w:left="0"/>
      <w:jc w:val="left"/>
      <w:outlineLvl w:val="9"/>
    </w:pPr>
    <w:rPr>
      <w:rFonts w:asciiTheme="majorHAnsi" w:hAnsiTheme="majorHAnsi"/>
      <w:color w:val="2E74B5" w:themeColor="accent1" w:themeShade="BF"/>
      <w:sz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8720E5"/>
    <w:pPr>
      <w:tabs>
        <w:tab w:val="right" w:leader="dot" w:pos="8778"/>
      </w:tabs>
      <w:spacing w:after="100" w:line="276" w:lineRule="auto"/>
      <w:ind w:left="0"/>
    </w:pPr>
  </w:style>
  <w:style w:type="paragraph" w:styleId="TOC2">
    <w:name w:val="toc 2"/>
    <w:basedOn w:val="Normal"/>
    <w:next w:val="Normal"/>
    <w:autoRedefine/>
    <w:uiPriority w:val="39"/>
    <w:unhideWhenUsed/>
    <w:rsid w:val="008720E5"/>
    <w:pPr>
      <w:tabs>
        <w:tab w:val="left" w:pos="660"/>
        <w:tab w:val="right" w:leader="dot" w:pos="8778"/>
      </w:tabs>
      <w:spacing w:after="100" w:line="276" w:lineRule="auto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720E5"/>
    <w:pPr>
      <w:tabs>
        <w:tab w:val="left" w:pos="880"/>
        <w:tab w:val="right" w:leader="dot" w:pos="8778"/>
      </w:tabs>
      <w:spacing w:after="100" w:line="276" w:lineRule="auto"/>
      <w:ind w:left="440"/>
    </w:pPr>
  </w:style>
  <w:style w:type="character" w:styleId="Hyperlink">
    <w:name w:val="Hyperlink"/>
    <w:basedOn w:val="DefaultParagraphFont"/>
    <w:uiPriority w:val="99"/>
    <w:unhideWhenUsed/>
    <w:rsid w:val="00870E9C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70E9C"/>
  </w:style>
  <w:style w:type="paragraph" w:styleId="Footer">
    <w:name w:val="footer"/>
    <w:basedOn w:val="Normal"/>
    <w:link w:val="Foot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70E9C"/>
  </w:style>
  <w:style w:type="paragraph" w:styleId="HTMLPreformatted">
    <w:name w:val="HTML Preformatted"/>
    <w:basedOn w:val="Normal"/>
    <w:link w:val="HTMLPreformattedChar"/>
    <w:uiPriority w:val="99"/>
    <w:unhideWhenUsed/>
    <w:rsid w:val="00AD5874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D5874"/>
    <w:rPr>
      <w:rFonts w:ascii="Consolas" w:hAnsi="Consolas" w:cs="Consolas"/>
      <w:sz w:val="20"/>
      <w:szCs w:val="20"/>
    </w:rPr>
  </w:style>
  <w:style w:type="paragraph" w:customStyle="1" w:styleId="Numbering">
    <w:name w:val="Numbering"/>
    <w:basedOn w:val="ListParagraph"/>
    <w:autoRedefine/>
    <w:qFormat/>
    <w:rsid w:val="00EB2161"/>
    <w:pPr>
      <w:numPr>
        <w:numId w:val="13"/>
      </w:numPr>
      <w:spacing w:after="160" w:line="259" w:lineRule="auto"/>
    </w:pPr>
    <w:rPr>
      <w:rFonts w:ascii="Times New Roman" w:hAnsi="Times New Roman" w:cs="Times New Roman"/>
      <w:sz w:val="24"/>
      <w:szCs w:val="24"/>
      <w:lang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22DC2"/>
  </w:style>
  <w:style w:type="character" w:customStyle="1" w:styleId="normaltextrun">
    <w:name w:val="normaltextrun"/>
    <w:basedOn w:val="DefaultParagraphFont"/>
    <w:rsid w:val="00F83C09"/>
  </w:style>
  <w:style w:type="table" w:styleId="TableGrid">
    <w:name w:val="Table Grid"/>
    <w:basedOn w:val="TableNormal"/>
    <w:uiPriority w:val="59"/>
    <w:rsid w:val="004864D3"/>
    <w:pPr>
      <w:spacing w:after="0" w:line="240" w:lineRule="auto"/>
      <w:ind w:left="0"/>
      <w:jc w:val="left"/>
    </w:pPr>
    <w:rPr>
      <w:lang w:val="id-ID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">
    <w:name w:val="t"/>
    <w:basedOn w:val="DefaultParagraphFont"/>
    <w:rsid w:val="002964EE"/>
  </w:style>
  <w:style w:type="character" w:styleId="PlaceholderText">
    <w:name w:val="Placeholder Text"/>
    <w:basedOn w:val="DefaultParagraphFont"/>
    <w:uiPriority w:val="99"/>
    <w:semiHidden/>
    <w:rsid w:val="004852D4"/>
    <w:rPr>
      <w:color w:val="808080"/>
    </w:rPr>
  </w:style>
  <w:style w:type="paragraph" w:customStyle="1" w:styleId="Default">
    <w:name w:val="Default"/>
    <w:rsid w:val="00EF4108"/>
    <w:pPr>
      <w:autoSpaceDE w:val="0"/>
      <w:autoSpaceDN w:val="0"/>
      <w:adjustRightInd w:val="0"/>
      <w:spacing w:after="0" w:line="240" w:lineRule="auto"/>
      <w:ind w:left="0"/>
      <w:jc w:val="left"/>
    </w:pPr>
    <w:rPr>
      <w:rFonts w:ascii="Times New Roman" w:hAnsi="Times New Roman" w:cs="Times New Roman"/>
      <w:color w:val="000000"/>
      <w:sz w:val="24"/>
      <w:szCs w:val="24"/>
      <w:lang w:val="id-ID" w:eastAsia="zh-CN"/>
    </w:rPr>
  </w:style>
  <w:style w:type="character" w:customStyle="1" w:styleId="tlid-translation">
    <w:name w:val="tlid-translation"/>
    <w:basedOn w:val="DefaultParagraphFont"/>
    <w:rsid w:val="0028590C"/>
  </w:style>
  <w:style w:type="paragraph" w:customStyle="1" w:styleId="Pa20">
    <w:name w:val="Pa20"/>
    <w:basedOn w:val="Normal"/>
    <w:next w:val="Normal"/>
    <w:uiPriority w:val="99"/>
    <w:rsid w:val="00895E57"/>
    <w:pPr>
      <w:autoSpaceDE w:val="0"/>
      <w:autoSpaceDN w:val="0"/>
      <w:adjustRightInd w:val="0"/>
      <w:spacing w:after="0" w:line="211" w:lineRule="atLeast"/>
      <w:ind w:left="0"/>
      <w:jc w:val="left"/>
    </w:pPr>
    <w:rPr>
      <w:rFonts w:ascii="Minion Pro" w:hAnsi="Minion Pro"/>
      <w:sz w:val="24"/>
      <w:szCs w:val="24"/>
      <w:lang w:val="id-ID" w:eastAsia="zh-CN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A7462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74621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480" w:lineRule="auto"/>
        <w:ind w:left="1134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F7456"/>
  </w:style>
  <w:style w:type="paragraph" w:styleId="Heading1">
    <w:name w:val="heading 1"/>
    <w:basedOn w:val="Normal"/>
    <w:next w:val="Normal"/>
    <w:link w:val="Heading1Char"/>
    <w:uiPriority w:val="9"/>
    <w:qFormat/>
    <w:rsid w:val="003819E0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3382E"/>
    <w:pPr>
      <w:keepNext/>
      <w:keepLines/>
      <w:numPr>
        <w:numId w:val="2"/>
      </w:numPr>
      <w:spacing w:after="0"/>
      <w:jc w:val="left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27537"/>
    <w:pPr>
      <w:keepNext/>
      <w:keepLines/>
      <w:numPr>
        <w:numId w:val="4"/>
      </w:numPr>
      <w:spacing w:after="0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535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35A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97687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3819E0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3382E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27537"/>
    <w:rPr>
      <w:rFonts w:ascii="Times New Roman" w:eastAsiaTheme="majorEastAsia" w:hAnsi="Times New Roman" w:cstheme="majorBidi"/>
      <w:b/>
      <w:bCs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870E9C"/>
    <w:pPr>
      <w:spacing w:before="480" w:line="276" w:lineRule="auto"/>
      <w:ind w:left="0"/>
      <w:jc w:val="left"/>
      <w:outlineLvl w:val="9"/>
    </w:pPr>
    <w:rPr>
      <w:rFonts w:asciiTheme="majorHAnsi" w:hAnsiTheme="majorHAnsi"/>
      <w:color w:val="2E74B5" w:themeColor="accent1" w:themeShade="BF"/>
      <w:sz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8720E5"/>
    <w:pPr>
      <w:tabs>
        <w:tab w:val="right" w:leader="dot" w:pos="8778"/>
      </w:tabs>
      <w:spacing w:after="100" w:line="276" w:lineRule="auto"/>
      <w:ind w:left="0"/>
    </w:pPr>
  </w:style>
  <w:style w:type="paragraph" w:styleId="TOC2">
    <w:name w:val="toc 2"/>
    <w:basedOn w:val="Normal"/>
    <w:next w:val="Normal"/>
    <w:autoRedefine/>
    <w:uiPriority w:val="39"/>
    <w:unhideWhenUsed/>
    <w:rsid w:val="008720E5"/>
    <w:pPr>
      <w:tabs>
        <w:tab w:val="left" w:pos="660"/>
        <w:tab w:val="right" w:leader="dot" w:pos="8778"/>
      </w:tabs>
      <w:spacing w:after="100" w:line="276" w:lineRule="auto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720E5"/>
    <w:pPr>
      <w:tabs>
        <w:tab w:val="left" w:pos="880"/>
        <w:tab w:val="right" w:leader="dot" w:pos="8778"/>
      </w:tabs>
      <w:spacing w:after="100" w:line="276" w:lineRule="auto"/>
      <w:ind w:left="440"/>
    </w:pPr>
  </w:style>
  <w:style w:type="character" w:styleId="Hyperlink">
    <w:name w:val="Hyperlink"/>
    <w:basedOn w:val="DefaultParagraphFont"/>
    <w:uiPriority w:val="99"/>
    <w:unhideWhenUsed/>
    <w:rsid w:val="00870E9C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70E9C"/>
  </w:style>
  <w:style w:type="paragraph" w:styleId="Footer">
    <w:name w:val="footer"/>
    <w:basedOn w:val="Normal"/>
    <w:link w:val="Foot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70E9C"/>
  </w:style>
  <w:style w:type="paragraph" w:styleId="HTMLPreformatted">
    <w:name w:val="HTML Preformatted"/>
    <w:basedOn w:val="Normal"/>
    <w:link w:val="HTMLPreformattedChar"/>
    <w:uiPriority w:val="99"/>
    <w:unhideWhenUsed/>
    <w:rsid w:val="00AD5874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D5874"/>
    <w:rPr>
      <w:rFonts w:ascii="Consolas" w:hAnsi="Consolas" w:cs="Consolas"/>
      <w:sz w:val="20"/>
      <w:szCs w:val="20"/>
    </w:rPr>
  </w:style>
  <w:style w:type="paragraph" w:customStyle="1" w:styleId="Numbering">
    <w:name w:val="Numbering"/>
    <w:basedOn w:val="ListParagraph"/>
    <w:autoRedefine/>
    <w:qFormat/>
    <w:rsid w:val="00EB2161"/>
    <w:pPr>
      <w:numPr>
        <w:numId w:val="13"/>
      </w:numPr>
      <w:spacing w:after="160" w:line="259" w:lineRule="auto"/>
    </w:pPr>
    <w:rPr>
      <w:rFonts w:ascii="Times New Roman" w:hAnsi="Times New Roman" w:cs="Times New Roman"/>
      <w:sz w:val="24"/>
      <w:szCs w:val="24"/>
      <w:lang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22DC2"/>
  </w:style>
  <w:style w:type="character" w:customStyle="1" w:styleId="normaltextrun">
    <w:name w:val="normaltextrun"/>
    <w:basedOn w:val="DefaultParagraphFont"/>
    <w:rsid w:val="00F83C09"/>
  </w:style>
  <w:style w:type="table" w:styleId="TableGrid">
    <w:name w:val="Table Grid"/>
    <w:basedOn w:val="TableNormal"/>
    <w:uiPriority w:val="59"/>
    <w:rsid w:val="004864D3"/>
    <w:pPr>
      <w:spacing w:after="0" w:line="240" w:lineRule="auto"/>
      <w:ind w:left="0"/>
      <w:jc w:val="left"/>
    </w:pPr>
    <w:rPr>
      <w:lang w:val="id-ID" w:eastAsia="zh-C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">
    <w:name w:val="t"/>
    <w:basedOn w:val="DefaultParagraphFont"/>
    <w:rsid w:val="002964EE"/>
  </w:style>
  <w:style w:type="character" w:styleId="PlaceholderText">
    <w:name w:val="Placeholder Text"/>
    <w:basedOn w:val="DefaultParagraphFont"/>
    <w:uiPriority w:val="99"/>
    <w:semiHidden/>
    <w:rsid w:val="004852D4"/>
    <w:rPr>
      <w:color w:val="808080"/>
    </w:rPr>
  </w:style>
  <w:style w:type="paragraph" w:customStyle="1" w:styleId="Default">
    <w:name w:val="Default"/>
    <w:rsid w:val="00EF4108"/>
    <w:pPr>
      <w:autoSpaceDE w:val="0"/>
      <w:autoSpaceDN w:val="0"/>
      <w:adjustRightInd w:val="0"/>
      <w:spacing w:after="0" w:line="240" w:lineRule="auto"/>
      <w:ind w:left="0"/>
      <w:jc w:val="left"/>
    </w:pPr>
    <w:rPr>
      <w:rFonts w:ascii="Times New Roman" w:hAnsi="Times New Roman" w:cs="Times New Roman"/>
      <w:color w:val="000000"/>
      <w:sz w:val="24"/>
      <w:szCs w:val="24"/>
      <w:lang w:val="id-ID" w:eastAsia="zh-CN"/>
    </w:rPr>
  </w:style>
  <w:style w:type="character" w:customStyle="1" w:styleId="tlid-translation">
    <w:name w:val="tlid-translation"/>
    <w:basedOn w:val="DefaultParagraphFont"/>
    <w:rsid w:val="0028590C"/>
  </w:style>
  <w:style w:type="paragraph" w:customStyle="1" w:styleId="Pa20">
    <w:name w:val="Pa20"/>
    <w:basedOn w:val="Normal"/>
    <w:next w:val="Normal"/>
    <w:uiPriority w:val="99"/>
    <w:rsid w:val="00895E57"/>
    <w:pPr>
      <w:autoSpaceDE w:val="0"/>
      <w:autoSpaceDN w:val="0"/>
      <w:adjustRightInd w:val="0"/>
      <w:spacing w:after="0" w:line="211" w:lineRule="atLeast"/>
      <w:ind w:left="0"/>
      <w:jc w:val="left"/>
    </w:pPr>
    <w:rPr>
      <w:rFonts w:ascii="Minion Pro" w:hAnsi="Minion Pro"/>
      <w:sz w:val="24"/>
      <w:szCs w:val="24"/>
      <w:lang w:val="id-ID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27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18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98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18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154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524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73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074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4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36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834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03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3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52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084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02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04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7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27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415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23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98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5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599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789828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2345778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629569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193393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21336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65025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88423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273521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394854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77434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84914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92822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53746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27075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0934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03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884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10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347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136741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911394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05513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0289076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228780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570257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73237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470421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5024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90464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08512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742987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14266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04192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0890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339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171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227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277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67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46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http://www.iasplus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C3C25B2-AA71-427B-9523-C501F41573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57</Words>
  <Characters>2035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yas</dc:creator>
  <cp:lastModifiedBy>David</cp:lastModifiedBy>
  <cp:revision>3</cp:revision>
  <cp:lastPrinted>2019-05-08T05:32:00Z</cp:lastPrinted>
  <dcterms:created xsi:type="dcterms:W3CDTF">2019-05-13T13:17:00Z</dcterms:created>
  <dcterms:modified xsi:type="dcterms:W3CDTF">2019-05-15T09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3b453d4-f663-3181-a9c2-81b45d3c4786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